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CFAE3" w14:textId="234CA1E6" w:rsidR="00964287" w:rsidRPr="00C00028" w:rsidRDefault="0007588A" w:rsidP="00964287">
      <w:pPr>
        <w:pStyle w:val="Ttulodeldocumento"/>
        <w:pBdr>
          <w:top w:val="double" w:sz="6" w:space="0" w:color="808080"/>
          <w:bottom w:val="double" w:sz="6" w:space="0" w:color="808080"/>
        </w:pBdr>
        <w:spacing w:line="240" w:lineRule="auto"/>
        <w:rPr>
          <w:rFonts w:ascii="Arial" w:hAnsi="Arial" w:cs="Arial"/>
          <w:sz w:val="20"/>
          <w:lang w:val="es-CO"/>
        </w:rPr>
      </w:pPr>
      <w:bookmarkStart w:id="0" w:name="_GoBack"/>
      <w:bookmarkEnd w:id="0"/>
      <w:r w:rsidRPr="00C00028">
        <w:rPr>
          <w:rFonts w:ascii="Arial" w:hAnsi="Arial" w:cs="Arial"/>
          <w:sz w:val="20"/>
          <w:lang w:val="es-CO"/>
        </w:rPr>
        <w:t>INFORME</w:t>
      </w:r>
      <w:r w:rsidR="00576FEC">
        <w:rPr>
          <w:rFonts w:ascii="Arial" w:hAnsi="Arial" w:cs="Arial"/>
          <w:sz w:val="20"/>
          <w:lang w:val="es-CO"/>
        </w:rPr>
        <w:t xml:space="preserve"> </w:t>
      </w:r>
      <w:r w:rsidR="002F17FA">
        <w:rPr>
          <w:rFonts w:ascii="Arial" w:hAnsi="Arial" w:cs="Arial"/>
          <w:sz w:val="20"/>
          <w:lang w:val="es-CO"/>
        </w:rPr>
        <w:t>final</w:t>
      </w:r>
      <w:r w:rsidR="002D394C">
        <w:rPr>
          <w:rFonts w:ascii="Arial" w:hAnsi="Arial" w:cs="Arial"/>
          <w:sz w:val="20"/>
          <w:lang w:val="es-CO"/>
        </w:rPr>
        <w:t xml:space="preserve"> </w:t>
      </w:r>
      <w:r w:rsidR="002F17FA">
        <w:rPr>
          <w:rFonts w:ascii="Arial" w:hAnsi="Arial" w:cs="Arial"/>
          <w:sz w:val="20"/>
          <w:lang w:val="es-CO"/>
        </w:rPr>
        <w:t>de</w:t>
      </w:r>
      <w:r w:rsidRPr="00C00028">
        <w:rPr>
          <w:rFonts w:ascii="Arial" w:hAnsi="Arial" w:cs="Arial"/>
          <w:sz w:val="20"/>
          <w:lang w:val="es-CO"/>
        </w:rPr>
        <w:t xml:space="preserve"> INVESTIGACIÓN APLICADA Y FORMATIVA</w:t>
      </w:r>
      <w:r w:rsidR="00380AA2">
        <w:rPr>
          <w:rFonts w:ascii="Arial" w:hAnsi="Arial" w:cs="Arial"/>
          <w:sz w:val="20"/>
          <w:lang w:val="es-CO"/>
        </w:rPr>
        <w:t xml:space="preserve"> </w:t>
      </w:r>
    </w:p>
    <w:p w14:paraId="47DFFB36" w14:textId="65171DA3" w:rsidR="007B3E63" w:rsidRPr="00380AA2" w:rsidRDefault="00380AA2" w:rsidP="00380AA2">
      <w:pPr>
        <w:jc w:val="right"/>
        <w:rPr>
          <w:rFonts w:ascii="Arial" w:hAnsi="Arial" w:cs="Arial"/>
          <w:b/>
          <w:sz w:val="20"/>
          <w:szCs w:val="20"/>
          <w:lang w:val="es-CO"/>
        </w:rPr>
      </w:pPr>
      <w:proofErr w:type="spellStart"/>
      <w:r w:rsidRPr="00380AA2">
        <w:rPr>
          <w:rFonts w:ascii="Arial" w:hAnsi="Arial" w:cs="Arial"/>
          <w:b/>
          <w:sz w:val="20"/>
          <w:szCs w:val="20"/>
          <w:lang w:val="es-CO"/>
        </w:rPr>
        <w:t>FOR</w:t>
      </w:r>
      <w:proofErr w:type="spellEnd"/>
      <w:r w:rsidRPr="00380AA2">
        <w:rPr>
          <w:rFonts w:ascii="Arial" w:hAnsi="Arial" w:cs="Arial"/>
          <w:b/>
          <w:sz w:val="20"/>
          <w:szCs w:val="20"/>
          <w:lang w:val="es-CO"/>
        </w:rPr>
        <w:t>-</w:t>
      </w:r>
      <w:proofErr w:type="spellStart"/>
      <w:r w:rsidRPr="00380AA2">
        <w:rPr>
          <w:rFonts w:ascii="Arial" w:hAnsi="Arial" w:cs="Arial"/>
          <w:b/>
          <w:sz w:val="20"/>
          <w:szCs w:val="20"/>
          <w:lang w:val="es-CO"/>
        </w:rPr>
        <w:t>INV</w:t>
      </w:r>
      <w:proofErr w:type="spellEnd"/>
      <w:r w:rsidRPr="00380AA2">
        <w:rPr>
          <w:rFonts w:ascii="Arial" w:hAnsi="Arial" w:cs="Arial"/>
          <w:b/>
          <w:sz w:val="20"/>
          <w:szCs w:val="20"/>
          <w:lang w:val="es-CO"/>
        </w:rPr>
        <w:t>-003</w:t>
      </w:r>
    </w:p>
    <w:p w14:paraId="5014BE0E" w14:textId="44C30781" w:rsidR="00B30E25" w:rsidRPr="00C00028" w:rsidRDefault="00B30E25" w:rsidP="00B30E25">
      <w:pPr>
        <w:pStyle w:val="Prrafodelista"/>
        <w:numPr>
          <w:ilvl w:val="0"/>
          <w:numId w:val="27"/>
        </w:numPr>
        <w:jc w:val="both"/>
        <w:rPr>
          <w:rFonts w:ascii="Arial" w:hAnsi="Arial" w:cs="Arial"/>
          <w:b/>
          <w:sz w:val="20"/>
          <w:szCs w:val="20"/>
          <w:lang w:val="es-CO"/>
        </w:rPr>
      </w:pPr>
      <w:r w:rsidRPr="00C00028">
        <w:rPr>
          <w:rFonts w:ascii="Arial" w:hAnsi="Arial" w:cs="Arial"/>
          <w:b/>
          <w:sz w:val="20"/>
          <w:szCs w:val="20"/>
          <w:lang w:val="es-CO"/>
        </w:rPr>
        <w:t xml:space="preserve">Información </w:t>
      </w:r>
      <w:r w:rsidR="00AB1B36" w:rsidRPr="00C00028">
        <w:rPr>
          <w:rFonts w:ascii="Arial" w:hAnsi="Arial" w:cs="Arial"/>
          <w:b/>
          <w:sz w:val="20"/>
          <w:szCs w:val="20"/>
          <w:lang w:val="es-CO"/>
        </w:rPr>
        <w:t xml:space="preserve">general </w:t>
      </w:r>
      <w:r w:rsidRPr="00C00028">
        <w:rPr>
          <w:rFonts w:ascii="Arial" w:hAnsi="Arial" w:cs="Arial"/>
          <w:b/>
          <w:sz w:val="20"/>
          <w:szCs w:val="20"/>
          <w:lang w:val="es-CO"/>
        </w:rPr>
        <w:t>del proyecto</w:t>
      </w:r>
    </w:p>
    <w:tbl>
      <w:tblPr>
        <w:tblW w:w="92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94"/>
        <w:gridCol w:w="426"/>
        <w:gridCol w:w="1842"/>
        <w:gridCol w:w="36"/>
        <w:gridCol w:w="1807"/>
        <w:gridCol w:w="851"/>
        <w:gridCol w:w="1524"/>
      </w:tblGrid>
      <w:tr w:rsidR="0007588A" w:rsidRPr="00C00028" w14:paraId="01DF26AC" w14:textId="77777777" w:rsidTr="009B7A5A">
        <w:trPr>
          <w:jc w:val="center"/>
        </w:trPr>
        <w:tc>
          <w:tcPr>
            <w:tcW w:w="7756" w:type="dxa"/>
            <w:gridSpan w:val="6"/>
            <w:shd w:val="clear" w:color="auto" w:fill="auto"/>
          </w:tcPr>
          <w:p w14:paraId="0B74F23A" w14:textId="77777777" w:rsidR="0007588A" w:rsidRPr="00C00028" w:rsidRDefault="0007588A" w:rsidP="009B7A5A">
            <w:pPr>
              <w:widowControl w:val="0"/>
              <w:jc w:val="right"/>
              <w:rPr>
                <w:rFonts w:ascii="Arial" w:hAnsi="Arial" w:cs="Arial"/>
                <w:b/>
                <w:color w:val="000000"/>
                <w:sz w:val="20"/>
                <w:szCs w:val="20"/>
                <w:lang w:val="es-MX"/>
              </w:rPr>
            </w:pPr>
            <w:r w:rsidRPr="00C00028">
              <w:rPr>
                <w:rFonts w:ascii="Arial" w:hAnsi="Arial" w:cs="Arial"/>
                <w:b/>
                <w:color w:val="000000"/>
                <w:sz w:val="20"/>
                <w:szCs w:val="20"/>
                <w:lang w:val="es-MX"/>
              </w:rPr>
              <w:t>Fecha de Elaboración</w:t>
            </w:r>
          </w:p>
        </w:tc>
        <w:tc>
          <w:tcPr>
            <w:tcW w:w="1524" w:type="dxa"/>
            <w:shd w:val="clear" w:color="auto" w:fill="auto"/>
          </w:tcPr>
          <w:p w14:paraId="207D4C27" w14:textId="272ECD71" w:rsidR="0007588A" w:rsidRPr="00C00028" w:rsidRDefault="0007588A" w:rsidP="009B7A5A">
            <w:pPr>
              <w:widowControl w:val="0"/>
              <w:rPr>
                <w:rFonts w:ascii="Arial" w:hAnsi="Arial" w:cs="Arial"/>
                <w:color w:val="000000"/>
                <w:sz w:val="20"/>
                <w:szCs w:val="20"/>
                <w:lang w:val="es-MX"/>
              </w:rPr>
            </w:pPr>
            <w:proofErr w:type="spellStart"/>
            <w:r w:rsidRPr="00086628">
              <w:rPr>
                <w:rFonts w:ascii="Arial" w:hAnsi="Arial" w:cs="Arial"/>
                <w:b/>
                <w:color w:val="BFBFBF" w:themeColor="background1" w:themeShade="BF"/>
                <w:sz w:val="20"/>
                <w:szCs w:val="20"/>
                <w:lang w:val="es-MX"/>
              </w:rPr>
              <w:t>DD</w:t>
            </w:r>
            <w:proofErr w:type="spellEnd"/>
            <w:r w:rsidRPr="00086628">
              <w:rPr>
                <w:rFonts w:ascii="Arial" w:hAnsi="Arial" w:cs="Arial"/>
                <w:b/>
                <w:color w:val="BFBFBF" w:themeColor="background1" w:themeShade="BF"/>
                <w:sz w:val="20"/>
                <w:szCs w:val="20"/>
                <w:lang w:val="es-MX"/>
              </w:rPr>
              <w:t>/MM/</w:t>
            </w:r>
            <w:proofErr w:type="spellStart"/>
            <w:r w:rsidRPr="00086628">
              <w:rPr>
                <w:rFonts w:ascii="Arial" w:hAnsi="Arial" w:cs="Arial"/>
                <w:b/>
                <w:color w:val="BFBFBF" w:themeColor="background1" w:themeShade="BF"/>
                <w:sz w:val="20"/>
                <w:szCs w:val="20"/>
                <w:lang w:val="es-MX"/>
              </w:rPr>
              <w:t>AAA</w:t>
            </w:r>
            <w:proofErr w:type="spellEnd"/>
          </w:p>
        </w:tc>
      </w:tr>
      <w:tr w:rsidR="0007588A" w:rsidRPr="00C00028" w14:paraId="74A0EE30" w14:textId="77777777" w:rsidTr="009B7A5A">
        <w:trPr>
          <w:jc w:val="center"/>
        </w:trPr>
        <w:tc>
          <w:tcPr>
            <w:tcW w:w="9280" w:type="dxa"/>
            <w:gridSpan w:val="7"/>
            <w:shd w:val="clear" w:color="auto" w:fill="auto"/>
          </w:tcPr>
          <w:p w14:paraId="68DB584B" w14:textId="77777777" w:rsidR="0007588A" w:rsidRPr="00C00028" w:rsidRDefault="0007588A" w:rsidP="009B7A5A">
            <w:pPr>
              <w:widowControl w:val="0"/>
              <w:rPr>
                <w:rFonts w:ascii="Arial" w:hAnsi="Arial" w:cs="Arial"/>
                <w:color w:val="000000"/>
                <w:sz w:val="20"/>
                <w:szCs w:val="20"/>
                <w:lang w:val="es-MX"/>
              </w:rPr>
            </w:pPr>
            <w:r w:rsidRPr="00C00028">
              <w:rPr>
                <w:rFonts w:ascii="Arial" w:hAnsi="Arial" w:cs="Arial"/>
                <w:b/>
                <w:color w:val="000000"/>
                <w:sz w:val="20"/>
                <w:szCs w:val="20"/>
                <w:lang w:val="es-MX"/>
              </w:rPr>
              <w:t>Título del Proyecto</w:t>
            </w:r>
            <w:r w:rsidRPr="00C00028">
              <w:rPr>
                <w:rFonts w:ascii="Arial" w:hAnsi="Arial" w:cs="Arial"/>
                <w:color w:val="000000"/>
                <w:sz w:val="20"/>
                <w:szCs w:val="20"/>
                <w:lang w:val="es-MX"/>
              </w:rPr>
              <w:tab/>
            </w:r>
          </w:p>
          <w:p w14:paraId="41D71DD9" w14:textId="498C27D1" w:rsidR="0007588A" w:rsidRPr="00C00028" w:rsidRDefault="0007588A" w:rsidP="009B7A5A">
            <w:pPr>
              <w:widowControl w:val="0"/>
              <w:rPr>
                <w:rFonts w:ascii="Arial" w:hAnsi="Arial" w:cs="Arial"/>
                <w:color w:val="000000"/>
                <w:sz w:val="20"/>
                <w:szCs w:val="20"/>
                <w:lang w:val="es-MX"/>
              </w:rPr>
            </w:pPr>
          </w:p>
        </w:tc>
      </w:tr>
      <w:tr w:rsidR="0007588A" w:rsidRPr="00C00028" w14:paraId="2F74C05E" w14:textId="77777777" w:rsidTr="009B7A5A">
        <w:trPr>
          <w:jc w:val="center"/>
        </w:trPr>
        <w:tc>
          <w:tcPr>
            <w:tcW w:w="3220" w:type="dxa"/>
            <w:gridSpan w:val="2"/>
            <w:tcBorders>
              <w:bottom w:val="single" w:sz="4" w:space="0" w:color="auto"/>
            </w:tcBorders>
            <w:shd w:val="clear" w:color="auto" w:fill="auto"/>
          </w:tcPr>
          <w:p w14:paraId="5CDE97E7" w14:textId="7CE49925"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 xml:space="preserve">Aval Rectoral 2023 </w:t>
            </w:r>
            <w:r w:rsidR="00C00028" w:rsidRPr="00C00028">
              <w:rPr>
                <w:rFonts w:ascii="Arial" w:hAnsi="Arial" w:cs="Arial"/>
                <w:color w:val="000000"/>
                <w:sz w:val="20"/>
                <w:szCs w:val="20"/>
                <w:lang w:val="es-MX"/>
              </w:rPr>
              <w:t>(si aplica)</w:t>
            </w:r>
          </w:p>
          <w:p w14:paraId="62766B7B" w14:textId="1F30F4A2" w:rsidR="0007588A" w:rsidRPr="00C00028" w:rsidRDefault="0007588A" w:rsidP="009B7A5A">
            <w:pPr>
              <w:widowControl w:val="0"/>
              <w:jc w:val="center"/>
              <w:rPr>
                <w:rFonts w:ascii="Arial" w:hAnsi="Arial" w:cs="Arial"/>
                <w:color w:val="000000"/>
                <w:sz w:val="20"/>
                <w:szCs w:val="20"/>
                <w:lang w:val="es-MX"/>
              </w:rPr>
            </w:pPr>
          </w:p>
        </w:tc>
        <w:tc>
          <w:tcPr>
            <w:tcW w:w="1842" w:type="dxa"/>
            <w:tcBorders>
              <w:bottom w:val="single" w:sz="4" w:space="0" w:color="auto"/>
            </w:tcBorders>
            <w:shd w:val="clear" w:color="auto" w:fill="auto"/>
          </w:tcPr>
          <w:p w14:paraId="74064378" w14:textId="77777777" w:rsidR="0007588A" w:rsidRPr="00C00028" w:rsidRDefault="0007588A" w:rsidP="009B7A5A">
            <w:pPr>
              <w:widowControl w:val="0"/>
              <w:rPr>
                <w:rFonts w:ascii="Arial" w:hAnsi="Arial" w:cs="Arial"/>
                <w:color w:val="000000"/>
                <w:sz w:val="20"/>
                <w:szCs w:val="20"/>
                <w:lang w:val="es-MX"/>
              </w:rPr>
            </w:pPr>
            <w:r w:rsidRPr="00C00028">
              <w:rPr>
                <w:rFonts w:ascii="Arial" w:hAnsi="Arial" w:cs="Arial"/>
                <w:b/>
                <w:color w:val="000000"/>
                <w:sz w:val="20"/>
                <w:szCs w:val="20"/>
                <w:lang w:val="es-MX"/>
              </w:rPr>
              <w:t>Duración</w:t>
            </w:r>
            <w:r w:rsidRPr="00C00028">
              <w:rPr>
                <w:rFonts w:ascii="Arial" w:hAnsi="Arial" w:cs="Arial"/>
                <w:color w:val="000000"/>
                <w:sz w:val="20"/>
                <w:szCs w:val="20"/>
                <w:lang w:val="es-MX"/>
              </w:rPr>
              <w:t xml:space="preserve"> </w:t>
            </w:r>
          </w:p>
          <w:p w14:paraId="2F57411D" w14:textId="3425A05A" w:rsidR="0007588A" w:rsidRPr="00C00028" w:rsidRDefault="0007588A" w:rsidP="009B7A5A">
            <w:pPr>
              <w:widowControl w:val="0"/>
              <w:jc w:val="center"/>
              <w:rPr>
                <w:rFonts w:ascii="Arial" w:hAnsi="Arial" w:cs="Arial"/>
                <w:color w:val="000000"/>
                <w:sz w:val="20"/>
                <w:szCs w:val="20"/>
                <w:lang w:val="es-MX"/>
              </w:rPr>
            </w:pPr>
          </w:p>
        </w:tc>
        <w:tc>
          <w:tcPr>
            <w:tcW w:w="1843" w:type="dxa"/>
            <w:gridSpan w:val="2"/>
            <w:tcBorders>
              <w:bottom w:val="single" w:sz="4" w:space="0" w:color="auto"/>
            </w:tcBorders>
            <w:shd w:val="clear" w:color="auto" w:fill="auto"/>
          </w:tcPr>
          <w:p w14:paraId="4169CC61" w14:textId="22856AB3"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 xml:space="preserve">Fecha de Inicio </w:t>
            </w:r>
          </w:p>
        </w:tc>
        <w:tc>
          <w:tcPr>
            <w:tcW w:w="2375" w:type="dxa"/>
            <w:gridSpan w:val="2"/>
            <w:tcBorders>
              <w:bottom w:val="single" w:sz="4" w:space="0" w:color="auto"/>
            </w:tcBorders>
            <w:shd w:val="clear" w:color="auto" w:fill="auto"/>
          </w:tcPr>
          <w:p w14:paraId="12D26CB9" w14:textId="77777777"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Fecha de Finalización</w:t>
            </w:r>
          </w:p>
          <w:p w14:paraId="2DA1B3A0" w14:textId="735B0BDF" w:rsidR="0007588A" w:rsidRPr="00C00028" w:rsidRDefault="0007588A" w:rsidP="009B7A5A">
            <w:pPr>
              <w:widowControl w:val="0"/>
              <w:rPr>
                <w:rFonts w:ascii="Arial" w:hAnsi="Arial" w:cs="Arial"/>
                <w:b/>
                <w:color w:val="000000"/>
                <w:sz w:val="20"/>
                <w:szCs w:val="20"/>
                <w:lang w:val="es-MX"/>
              </w:rPr>
            </w:pPr>
          </w:p>
        </w:tc>
      </w:tr>
      <w:tr w:rsidR="0007588A" w:rsidRPr="00C00028" w14:paraId="23E0FCA0" w14:textId="77777777" w:rsidTr="009B7A5A">
        <w:trPr>
          <w:jc w:val="center"/>
        </w:trPr>
        <w:tc>
          <w:tcPr>
            <w:tcW w:w="9280"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2D049551" w14:textId="78ABCE3A" w:rsidR="0007588A" w:rsidRPr="00C00028" w:rsidRDefault="0007588A" w:rsidP="009B7A5A">
            <w:pPr>
              <w:spacing w:line="276" w:lineRule="auto"/>
              <w:rPr>
                <w:rFonts w:ascii="Arial" w:hAnsi="Arial" w:cs="Arial"/>
                <w:color w:val="000000"/>
                <w:sz w:val="20"/>
                <w:szCs w:val="20"/>
              </w:rPr>
            </w:pPr>
            <w:r w:rsidRPr="00C00028">
              <w:rPr>
                <w:rFonts w:ascii="Arial" w:hAnsi="Arial" w:cs="Arial"/>
                <w:b/>
                <w:color w:val="000000"/>
                <w:sz w:val="20"/>
                <w:szCs w:val="20"/>
              </w:rPr>
              <w:t xml:space="preserve">Tipo de Proyecto </w:t>
            </w:r>
            <w:r w:rsidR="00C00028" w:rsidRPr="00C00028">
              <w:rPr>
                <w:rFonts w:ascii="Arial" w:hAnsi="Arial" w:cs="Arial"/>
                <w:color w:val="000000"/>
                <w:sz w:val="20"/>
                <w:szCs w:val="20"/>
              </w:rPr>
              <w:t>(marcar con una x)</w:t>
            </w:r>
            <w:r w:rsidRPr="00C00028">
              <w:rPr>
                <w:rFonts w:ascii="Arial" w:hAnsi="Arial" w:cs="Arial"/>
                <w:b/>
                <w:color w:val="000000"/>
                <w:sz w:val="20"/>
                <w:szCs w:val="20"/>
              </w:rPr>
              <w:t xml:space="preserve">    </w:t>
            </w:r>
          </w:p>
        </w:tc>
      </w:tr>
      <w:tr w:rsidR="0007588A" w:rsidRPr="00C00028" w14:paraId="28B1A389" w14:textId="77777777" w:rsidTr="00C00028">
        <w:trPr>
          <w:trHeight w:val="290"/>
          <w:jc w:val="center"/>
        </w:trPr>
        <w:tc>
          <w:tcPr>
            <w:tcW w:w="2794" w:type="dxa"/>
            <w:tcBorders>
              <w:top w:val="single" w:sz="4" w:space="0" w:color="auto"/>
              <w:left w:val="single" w:sz="4" w:space="0" w:color="auto"/>
              <w:bottom w:val="single" w:sz="4" w:space="0" w:color="auto"/>
              <w:right w:val="single" w:sz="4" w:space="0" w:color="auto"/>
            </w:tcBorders>
            <w:shd w:val="clear" w:color="auto" w:fill="auto"/>
            <w:vAlign w:val="center"/>
          </w:tcPr>
          <w:p w14:paraId="09484272" w14:textId="4D7E3121" w:rsidR="0007588A" w:rsidRPr="00C00028" w:rsidRDefault="0007588A" w:rsidP="009B7A5A">
            <w:pPr>
              <w:spacing w:line="276" w:lineRule="auto"/>
              <w:rPr>
                <w:rFonts w:ascii="Arial" w:hAnsi="Arial" w:cs="Arial"/>
                <w:b/>
                <w:color w:val="000000"/>
                <w:sz w:val="20"/>
                <w:szCs w:val="20"/>
              </w:rPr>
            </w:pPr>
            <w:r w:rsidRPr="00C00028">
              <w:rPr>
                <w:rFonts w:ascii="Arial" w:hAnsi="Arial" w:cs="Arial"/>
                <w:color w:val="000000"/>
                <w:sz w:val="20"/>
                <w:szCs w:val="20"/>
              </w:rPr>
              <w:t xml:space="preserve">Con financiación interna </w:t>
            </w:r>
            <w:r w:rsidR="00C00028">
              <w:rPr>
                <w:rFonts w:ascii="Arial" w:hAnsi="Arial" w:cs="Arial"/>
                <w:color w:val="000000"/>
                <w:sz w:val="20"/>
                <w:szCs w:val="20"/>
              </w:rPr>
              <w:t>__</w:t>
            </w:r>
            <w:r w:rsidRPr="00C00028">
              <w:rPr>
                <w:rFonts w:ascii="Arial" w:hAnsi="Arial" w:cs="Arial"/>
                <w:color w:val="000000"/>
                <w:sz w:val="20"/>
                <w:szCs w:val="20"/>
              </w:rPr>
              <w:t xml:space="preserve">                    </w:t>
            </w:r>
          </w:p>
        </w:tc>
        <w:tc>
          <w:tcPr>
            <w:tcW w:w="2304"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3429CB5C" w14:textId="0C9A32FD" w:rsidR="0007588A" w:rsidRPr="00C00028" w:rsidRDefault="0007588A" w:rsidP="009B7A5A">
            <w:pPr>
              <w:autoSpaceDE w:val="0"/>
              <w:autoSpaceDN w:val="0"/>
              <w:adjustRightInd w:val="0"/>
              <w:spacing w:line="276" w:lineRule="auto"/>
              <w:rPr>
                <w:rFonts w:ascii="Arial" w:hAnsi="Arial" w:cs="Arial"/>
                <w:b/>
                <w:color w:val="000000"/>
                <w:sz w:val="20"/>
                <w:szCs w:val="20"/>
              </w:rPr>
            </w:pPr>
            <w:r w:rsidRPr="00C00028">
              <w:rPr>
                <w:rFonts w:ascii="Arial" w:hAnsi="Arial" w:cs="Arial"/>
                <w:color w:val="000000"/>
                <w:sz w:val="20"/>
                <w:szCs w:val="20"/>
              </w:rPr>
              <w:t>Cofinanciado  __</w:t>
            </w:r>
            <w:r w:rsidR="00C00028">
              <w:rPr>
                <w:rFonts w:ascii="Arial" w:hAnsi="Arial" w:cs="Arial"/>
                <w:color w:val="000000"/>
                <w:sz w:val="20"/>
                <w:szCs w:val="20"/>
              </w:rPr>
              <w:t>_</w:t>
            </w:r>
            <w:r w:rsidRPr="00C00028">
              <w:rPr>
                <w:rFonts w:ascii="Arial" w:hAnsi="Arial" w:cs="Arial"/>
                <w:color w:val="000000"/>
                <w:sz w:val="20"/>
                <w:szCs w:val="20"/>
              </w:rPr>
              <w:t xml:space="preserve">                     </w:t>
            </w:r>
          </w:p>
        </w:tc>
        <w:tc>
          <w:tcPr>
            <w:tcW w:w="4182"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26B47E3" w14:textId="77777777" w:rsidR="0007588A" w:rsidRPr="00C00028"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Sin financiación  __</w:t>
            </w:r>
          </w:p>
        </w:tc>
      </w:tr>
      <w:tr w:rsidR="0007588A" w:rsidRPr="00C00028" w14:paraId="1C21C31A" w14:textId="77777777" w:rsidTr="00C00028">
        <w:trPr>
          <w:jc w:val="center"/>
        </w:trPr>
        <w:tc>
          <w:tcPr>
            <w:tcW w:w="2794" w:type="dxa"/>
            <w:tcBorders>
              <w:top w:val="single" w:sz="4" w:space="0" w:color="auto"/>
              <w:left w:val="single" w:sz="4" w:space="0" w:color="auto"/>
              <w:bottom w:val="single" w:sz="4" w:space="0" w:color="auto"/>
              <w:right w:val="single" w:sz="4" w:space="0" w:color="auto"/>
            </w:tcBorders>
            <w:shd w:val="clear" w:color="auto" w:fill="auto"/>
          </w:tcPr>
          <w:p w14:paraId="41DB90F7" w14:textId="77EB407F" w:rsidR="0007588A" w:rsidRPr="00C00028" w:rsidRDefault="0007588A" w:rsidP="009B7A5A">
            <w:pPr>
              <w:spacing w:line="276" w:lineRule="auto"/>
              <w:rPr>
                <w:rFonts w:ascii="Arial" w:hAnsi="Arial" w:cs="Arial"/>
                <w:b/>
                <w:color w:val="000000"/>
                <w:sz w:val="20"/>
                <w:szCs w:val="20"/>
              </w:rPr>
            </w:pPr>
            <w:r w:rsidRPr="00C00028">
              <w:rPr>
                <w:rFonts w:ascii="Arial" w:hAnsi="Arial" w:cs="Arial"/>
                <w:b/>
                <w:color w:val="000000"/>
                <w:sz w:val="20"/>
                <w:szCs w:val="20"/>
              </w:rPr>
              <w:t>Nombre de la Convocatoria</w:t>
            </w:r>
            <w:r w:rsidR="00C00028">
              <w:rPr>
                <w:rFonts w:ascii="Arial" w:hAnsi="Arial" w:cs="Arial"/>
                <w:b/>
                <w:color w:val="000000"/>
                <w:sz w:val="20"/>
                <w:szCs w:val="20"/>
              </w:rPr>
              <w:t xml:space="preserve"> </w:t>
            </w:r>
            <w:r w:rsidR="00C00028" w:rsidRPr="00C00028">
              <w:rPr>
                <w:rFonts w:ascii="Arial" w:hAnsi="Arial" w:cs="Arial"/>
                <w:color w:val="000000"/>
                <w:sz w:val="20"/>
                <w:szCs w:val="20"/>
                <w:lang w:val="es-MX"/>
              </w:rPr>
              <w:t>(si aplica)</w:t>
            </w:r>
            <w:r w:rsidRPr="00C00028">
              <w:rPr>
                <w:rFonts w:ascii="Arial" w:hAnsi="Arial" w:cs="Arial"/>
                <w:b/>
                <w:color w:val="000000"/>
                <w:sz w:val="20"/>
                <w:szCs w:val="20"/>
              </w:rPr>
              <w:t>:</w:t>
            </w:r>
          </w:p>
          <w:p w14:paraId="1F55378A" w14:textId="77777777" w:rsidR="0007588A" w:rsidRPr="00C00028" w:rsidRDefault="0007588A" w:rsidP="009B7A5A">
            <w:pPr>
              <w:spacing w:line="276" w:lineRule="auto"/>
              <w:rPr>
                <w:rFonts w:ascii="Arial" w:hAnsi="Arial" w:cs="Arial"/>
                <w:b/>
                <w:color w:val="000000"/>
                <w:sz w:val="20"/>
                <w:szCs w:val="20"/>
              </w:rPr>
            </w:pPr>
          </w:p>
          <w:p w14:paraId="23405A83" w14:textId="6F3E6C82" w:rsidR="0007588A" w:rsidRPr="00C00028" w:rsidRDefault="0007588A" w:rsidP="009B7A5A">
            <w:pPr>
              <w:spacing w:line="276" w:lineRule="auto"/>
              <w:rPr>
                <w:rFonts w:ascii="Arial" w:hAnsi="Arial" w:cs="Arial"/>
                <w:color w:val="000000"/>
                <w:sz w:val="20"/>
                <w:szCs w:val="20"/>
              </w:rPr>
            </w:pPr>
          </w:p>
        </w:tc>
        <w:tc>
          <w:tcPr>
            <w:tcW w:w="2304" w:type="dxa"/>
            <w:gridSpan w:val="3"/>
            <w:tcBorders>
              <w:top w:val="single" w:sz="4" w:space="0" w:color="auto"/>
              <w:left w:val="single" w:sz="4" w:space="0" w:color="auto"/>
              <w:bottom w:val="single" w:sz="4" w:space="0" w:color="auto"/>
              <w:right w:val="single" w:sz="4" w:space="0" w:color="auto"/>
            </w:tcBorders>
            <w:shd w:val="clear" w:color="auto" w:fill="auto"/>
          </w:tcPr>
          <w:p w14:paraId="76DD21F6" w14:textId="24DA6D33" w:rsidR="0007588A" w:rsidRPr="00C00028" w:rsidRDefault="0007588A" w:rsidP="009B7A5A">
            <w:pPr>
              <w:autoSpaceDE w:val="0"/>
              <w:autoSpaceDN w:val="0"/>
              <w:adjustRightInd w:val="0"/>
              <w:spacing w:line="276" w:lineRule="auto"/>
              <w:rPr>
                <w:rFonts w:ascii="Arial" w:hAnsi="Arial" w:cs="Arial"/>
                <w:b/>
                <w:color w:val="000000"/>
                <w:sz w:val="20"/>
                <w:szCs w:val="20"/>
              </w:rPr>
            </w:pPr>
            <w:r w:rsidRPr="00C00028">
              <w:rPr>
                <w:rFonts w:ascii="Arial" w:hAnsi="Arial" w:cs="Arial"/>
                <w:b/>
                <w:color w:val="000000"/>
                <w:sz w:val="20"/>
                <w:szCs w:val="20"/>
              </w:rPr>
              <w:t>Entidad Financiadora</w:t>
            </w:r>
            <w:r w:rsidR="00C00028">
              <w:rPr>
                <w:rFonts w:ascii="Arial" w:hAnsi="Arial" w:cs="Arial"/>
                <w:b/>
                <w:color w:val="000000"/>
                <w:sz w:val="20"/>
                <w:szCs w:val="20"/>
              </w:rPr>
              <w:t xml:space="preserve"> </w:t>
            </w:r>
            <w:r w:rsidR="00C00028" w:rsidRPr="00C00028">
              <w:rPr>
                <w:rFonts w:ascii="Arial" w:hAnsi="Arial" w:cs="Arial"/>
                <w:color w:val="000000"/>
                <w:sz w:val="20"/>
                <w:szCs w:val="20"/>
                <w:lang w:val="es-MX"/>
              </w:rPr>
              <w:t>(si aplica)</w:t>
            </w:r>
            <w:r w:rsidRPr="00C00028">
              <w:rPr>
                <w:rFonts w:ascii="Arial" w:hAnsi="Arial" w:cs="Arial"/>
                <w:b/>
                <w:color w:val="000000"/>
                <w:sz w:val="20"/>
                <w:szCs w:val="20"/>
              </w:rPr>
              <w:t>:</w:t>
            </w:r>
          </w:p>
          <w:p w14:paraId="1C6CDA6C" w14:textId="77777777" w:rsidR="0007588A" w:rsidRPr="00C00028" w:rsidRDefault="0007588A" w:rsidP="009B7A5A">
            <w:pPr>
              <w:autoSpaceDE w:val="0"/>
              <w:autoSpaceDN w:val="0"/>
              <w:adjustRightInd w:val="0"/>
              <w:spacing w:line="276" w:lineRule="auto"/>
              <w:rPr>
                <w:rFonts w:ascii="Arial" w:hAnsi="Arial" w:cs="Arial"/>
                <w:b/>
                <w:color w:val="000000"/>
                <w:sz w:val="20"/>
                <w:szCs w:val="20"/>
              </w:rPr>
            </w:pPr>
          </w:p>
          <w:p w14:paraId="1704250C" w14:textId="48D5A36C" w:rsidR="0007588A" w:rsidRPr="00C00028" w:rsidRDefault="0007588A" w:rsidP="009B7A5A">
            <w:pPr>
              <w:autoSpaceDE w:val="0"/>
              <w:autoSpaceDN w:val="0"/>
              <w:adjustRightInd w:val="0"/>
              <w:spacing w:line="276" w:lineRule="auto"/>
              <w:rPr>
                <w:rFonts w:ascii="Arial" w:hAnsi="Arial" w:cs="Arial"/>
                <w:color w:val="000000"/>
                <w:sz w:val="20"/>
                <w:szCs w:val="20"/>
              </w:rPr>
            </w:pPr>
          </w:p>
        </w:tc>
        <w:tc>
          <w:tcPr>
            <w:tcW w:w="4182" w:type="dxa"/>
            <w:gridSpan w:val="3"/>
            <w:tcBorders>
              <w:top w:val="single" w:sz="4" w:space="0" w:color="auto"/>
              <w:left w:val="single" w:sz="4" w:space="0" w:color="auto"/>
              <w:bottom w:val="single" w:sz="4" w:space="0" w:color="auto"/>
              <w:right w:val="single" w:sz="4" w:space="0" w:color="auto"/>
            </w:tcBorders>
            <w:shd w:val="clear" w:color="auto" w:fill="auto"/>
          </w:tcPr>
          <w:p w14:paraId="150DFF99" w14:textId="2B1DE892" w:rsidR="0007588A" w:rsidRPr="00C00028"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 xml:space="preserve">Proyecto </w:t>
            </w:r>
            <w:r w:rsidR="00C00028">
              <w:rPr>
                <w:rFonts w:ascii="Arial" w:hAnsi="Arial" w:cs="Arial"/>
                <w:color w:val="000000"/>
                <w:sz w:val="20"/>
                <w:szCs w:val="20"/>
              </w:rPr>
              <w:t xml:space="preserve">Ficha de Desafío </w:t>
            </w:r>
            <w:r w:rsidRPr="00C00028">
              <w:rPr>
                <w:rFonts w:ascii="Arial" w:hAnsi="Arial" w:cs="Arial"/>
                <w:color w:val="000000"/>
                <w:sz w:val="20"/>
                <w:szCs w:val="20"/>
              </w:rPr>
              <w:t>(</w:t>
            </w:r>
            <w:proofErr w:type="spellStart"/>
            <w:r w:rsidRPr="00C00028">
              <w:rPr>
                <w:rFonts w:ascii="Arial" w:hAnsi="Arial" w:cs="Arial"/>
                <w:color w:val="000000"/>
                <w:sz w:val="20"/>
                <w:szCs w:val="20"/>
              </w:rPr>
              <w:t>FD</w:t>
            </w:r>
            <w:proofErr w:type="spellEnd"/>
            <w:r w:rsidRPr="00C00028">
              <w:rPr>
                <w:rFonts w:ascii="Arial" w:hAnsi="Arial" w:cs="Arial"/>
                <w:color w:val="000000"/>
                <w:sz w:val="20"/>
                <w:szCs w:val="20"/>
              </w:rPr>
              <w:t xml:space="preserve">) </w:t>
            </w:r>
            <w:r w:rsidR="00C00028">
              <w:rPr>
                <w:rFonts w:ascii="Arial" w:hAnsi="Arial" w:cs="Arial"/>
                <w:color w:val="000000"/>
                <w:sz w:val="20"/>
                <w:szCs w:val="20"/>
              </w:rPr>
              <w:t>___</w:t>
            </w:r>
          </w:p>
          <w:p w14:paraId="551359F0" w14:textId="77777777" w:rsidR="0007588A" w:rsidRPr="00C00028"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Proyecto de Investigación en Convenio___</w:t>
            </w:r>
          </w:p>
          <w:p w14:paraId="626E1F5B" w14:textId="206E39FD" w:rsidR="0007588A"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Joven Investigador __</w:t>
            </w:r>
            <w:r w:rsidR="00C00028">
              <w:rPr>
                <w:rFonts w:ascii="Arial" w:hAnsi="Arial" w:cs="Arial"/>
                <w:color w:val="000000"/>
                <w:sz w:val="20"/>
                <w:szCs w:val="20"/>
              </w:rPr>
              <w:t>_</w:t>
            </w:r>
          </w:p>
          <w:p w14:paraId="3FB35EAD" w14:textId="6950AF56" w:rsidR="00C00028" w:rsidRPr="00C00028" w:rsidRDefault="00C00028" w:rsidP="009B7A5A">
            <w:pPr>
              <w:spacing w:line="276" w:lineRule="auto"/>
              <w:rPr>
                <w:rFonts w:ascii="Arial" w:hAnsi="Arial" w:cs="Arial"/>
                <w:color w:val="000000"/>
                <w:sz w:val="20"/>
                <w:szCs w:val="20"/>
              </w:rPr>
            </w:pPr>
            <w:r>
              <w:rPr>
                <w:rFonts w:ascii="Arial" w:hAnsi="Arial" w:cs="Arial"/>
                <w:color w:val="000000"/>
                <w:sz w:val="20"/>
                <w:szCs w:val="20"/>
              </w:rPr>
              <w:t>Auxiliar de investigación ___</w:t>
            </w:r>
          </w:p>
          <w:p w14:paraId="459D949C" w14:textId="57636A88" w:rsidR="0007588A" w:rsidRPr="00C00028"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Apoyo a Maestrías y Doctorados __</w:t>
            </w:r>
            <w:r w:rsidR="00C00028">
              <w:rPr>
                <w:rFonts w:ascii="Arial" w:hAnsi="Arial" w:cs="Arial"/>
                <w:color w:val="000000"/>
                <w:sz w:val="20"/>
                <w:szCs w:val="20"/>
              </w:rPr>
              <w:t>_</w:t>
            </w:r>
          </w:p>
          <w:p w14:paraId="35B5D7BA" w14:textId="02EDA7DC" w:rsidR="003D362B" w:rsidRPr="00C00028" w:rsidRDefault="0007588A" w:rsidP="009B7A5A">
            <w:pPr>
              <w:spacing w:line="276" w:lineRule="auto"/>
              <w:rPr>
                <w:rFonts w:ascii="Arial" w:hAnsi="Arial" w:cs="Arial"/>
                <w:color w:val="000000"/>
                <w:sz w:val="20"/>
                <w:szCs w:val="20"/>
              </w:rPr>
            </w:pPr>
            <w:r w:rsidRPr="00C00028">
              <w:rPr>
                <w:rFonts w:ascii="Arial" w:hAnsi="Arial" w:cs="Arial"/>
                <w:color w:val="000000"/>
                <w:sz w:val="20"/>
                <w:szCs w:val="20"/>
              </w:rPr>
              <w:t>Semillero de Investigación __</w:t>
            </w:r>
            <w:r w:rsidR="003D362B">
              <w:rPr>
                <w:rFonts w:ascii="Arial" w:hAnsi="Arial" w:cs="Arial"/>
                <w:color w:val="000000"/>
                <w:sz w:val="20"/>
                <w:szCs w:val="20"/>
              </w:rPr>
              <w:t>_</w:t>
            </w:r>
          </w:p>
        </w:tc>
      </w:tr>
      <w:tr w:rsidR="0007588A" w:rsidRPr="00C00028" w14:paraId="6C034B92" w14:textId="77777777" w:rsidTr="009B7A5A">
        <w:trPr>
          <w:jc w:val="center"/>
        </w:trPr>
        <w:tc>
          <w:tcPr>
            <w:tcW w:w="9280" w:type="dxa"/>
            <w:gridSpan w:val="7"/>
            <w:tcBorders>
              <w:top w:val="single" w:sz="4" w:space="0" w:color="auto"/>
            </w:tcBorders>
            <w:shd w:val="clear" w:color="auto" w:fill="auto"/>
          </w:tcPr>
          <w:p w14:paraId="04F87319" w14:textId="77777777"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 xml:space="preserve">Grupo de Investigación: </w:t>
            </w:r>
          </w:p>
          <w:p w14:paraId="56468FB1" w14:textId="32912300" w:rsidR="0007588A" w:rsidRPr="00C00028" w:rsidRDefault="0007588A" w:rsidP="009B7A5A">
            <w:pPr>
              <w:widowControl w:val="0"/>
              <w:rPr>
                <w:rFonts w:ascii="Arial" w:hAnsi="Arial" w:cs="Arial"/>
                <w:b/>
                <w:color w:val="000000"/>
                <w:sz w:val="20"/>
                <w:szCs w:val="20"/>
                <w:lang w:val="es-MX"/>
              </w:rPr>
            </w:pPr>
          </w:p>
        </w:tc>
      </w:tr>
      <w:tr w:rsidR="0007588A" w:rsidRPr="00C00028" w14:paraId="74C536B1" w14:textId="77777777" w:rsidTr="009B7A5A">
        <w:trPr>
          <w:jc w:val="center"/>
        </w:trPr>
        <w:tc>
          <w:tcPr>
            <w:tcW w:w="9280" w:type="dxa"/>
            <w:gridSpan w:val="7"/>
            <w:shd w:val="clear" w:color="auto" w:fill="auto"/>
          </w:tcPr>
          <w:p w14:paraId="55770AD0" w14:textId="08E99E03"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Investigador Principal, Coordinador Semillero</w:t>
            </w:r>
            <w:r w:rsidR="003D362B">
              <w:rPr>
                <w:rFonts w:ascii="Arial" w:hAnsi="Arial" w:cs="Arial"/>
                <w:b/>
                <w:color w:val="000000"/>
                <w:sz w:val="20"/>
                <w:szCs w:val="20"/>
                <w:lang w:val="es-MX"/>
              </w:rPr>
              <w:t>, Auxiliar de investigación</w:t>
            </w:r>
            <w:r w:rsidRPr="00C00028">
              <w:rPr>
                <w:rFonts w:ascii="Arial" w:hAnsi="Arial" w:cs="Arial"/>
                <w:b/>
                <w:color w:val="000000"/>
                <w:sz w:val="20"/>
                <w:szCs w:val="20"/>
                <w:lang w:val="es-MX"/>
              </w:rPr>
              <w:t xml:space="preserve"> o Joven Investigador: </w:t>
            </w:r>
          </w:p>
          <w:p w14:paraId="76499932" w14:textId="77777777" w:rsidR="0007588A" w:rsidRPr="00C00028" w:rsidRDefault="0007588A" w:rsidP="009B7A5A">
            <w:pPr>
              <w:widowControl w:val="0"/>
              <w:rPr>
                <w:rFonts w:ascii="Arial" w:hAnsi="Arial" w:cs="Arial"/>
                <w:b/>
                <w:color w:val="000000"/>
                <w:sz w:val="20"/>
                <w:szCs w:val="20"/>
                <w:lang w:val="es-MX"/>
              </w:rPr>
            </w:pPr>
          </w:p>
          <w:p w14:paraId="7B80CED8" w14:textId="612D4FCD" w:rsidR="0007588A" w:rsidRPr="00C00028" w:rsidRDefault="0007588A" w:rsidP="009B7A5A">
            <w:pPr>
              <w:widowControl w:val="0"/>
              <w:rPr>
                <w:rFonts w:ascii="Arial" w:hAnsi="Arial" w:cs="Arial"/>
                <w:color w:val="000000"/>
                <w:sz w:val="20"/>
                <w:szCs w:val="20"/>
                <w:lang w:val="es-MX"/>
              </w:rPr>
            </w:pPr>
            <w:r w:rsidRPr="00C00028">
              <w:rPr>
                <w:rFonts w:ascii="Arial" w:hAnsi="Arial" w:cs="Arial"/>
                <w:b/>
                <w:color w:val="000000"/>
                <w:sz w:val="20"/>
                <w:szCs w:val="20"/>
                <w:lang w:val="es-MX"/>
              </w:rPr>
              <w:t>Supervisor del proyecto</w:t>
            </w:r>
            <w:r w:rsidR="003D362B">
              <w:rPr>
                <w:rFonts w:ascii="Arial" w:hAnsi="Arial" w:cs="Arial"/>
                <w:b/>
                <w:color w:val="000000"/>
                <w:sz w:val="20"/>
                <w:szCs w:val="20"/>
                <w:lang w:val="es-MX"/>
              </w:rPr>
              <w:t xml:space="preserve"> </w:t>
            </w:r>
            <w:r w:rsidR="003D362B" w:rsidRPr="003D362B">
              <w:rPr>
                <w:rFonts w:ascii="Arial" w:hAnsi="Arial" w:cs="Arial"/>
                <w:color w:val="000000"/>
                <w:sz w:val="20"/>
                <w:szCs w:val="20"/>
                <w:lang w:val="es-MX"/>
              </w:rPr>
              <w:t>(Director de Proyecto, Docente investigador, Director de Investigaciones)</w:t>
            </w:r>
            <w:r w:rsidRPr="00C00028">
              <w:rPr>
                <w:rFonts w:ascii="Arial" w:hAnsi="Arial" w:cs="Arial"/>
                <w:b/>
                <w:color w:val="000000"/>
                <w:sz w:val="20"/>
                <w:szCs w:val="20"/>
                <w:lang w:val="es-MX"/>
              </w:rPr>
              <w:t xml:space="preserve">: </w:t>
            </w:r>
          </w:p>
          <w:p w14:paraId="52E6A142" w14:textId="773D08A0" w:rsidR="0007588A" w:rsidRPr="00C00028" w:rsidRDefault="0007588A" w:rsidP="009B7A5A">
            <w:pPr>
              <w:widowControl w:val="0"/>
              <w:rPr>
                <w:rFonts w:ascii="Arial" w:hAnsi="Arial" w:cs="Arial"/>
                <w:b/>
                <w:color w:val="000000"/>
                <w:sz w:val="20"/>
                <w:szCs w:val="20"/>
                <w:lang w:val="es-MX"/>
              </w:rPr>
            </w:pPr>
          </w:p>
        </w:tc>
      </w:tr>
      <w:tr w:rsidR="0007588A" w:rsidRPr="00C00028" w14:paraId="66EA480F" w14:textId="77777777" w:rsidTr="009B7A5A">
        <w:trPr>
          <w:jc w:val="center"/>
        </w:trPr>
        <w:tc>
          <w:tcPr>
            <w:tcW w:w="9280" w:type="dxa"/>
            <w:gridSpan w:val="7"/>
            <w:shd w:val="clear" w:color="auto" w:fill="auto"/>
          </w:tcPr>
          <w:p w14:paraId="0512206A" w14:textId="118FC69A" w:rsidR="0007588A" w:rsidRPr="00C00028" w:rsidRDefault="0007588A" w:rsidP="009B7A5A">
            <w:pPr>
              <w:widowControl w:val="0"/>
              <w:rPr>
                <w:rFonts w:ascii="Arial" w:hAnsi="Arial" w:cs="Arial"/>
                <w:b/>
                <w:color w:val="000000"/>
                <w:sz w:val="20"/>
                <w:szCs w:val="20"/>
                <w:lang w:val="es-MX"/>
              </w:rPr>
            </w:pPr>
            <w:r w:rsidRPr="00C00028">
              <w:rPr>
                <w:rFonts w:ascii="Arial" w:hAnsi="Arial" w:cs="Arial"/>
                <w:b/>
                <w:color w:val="000000"/>
                <w:sz w:val="20"/>
                <w:szCs w:val="20"/>
                <w:lang w:val="es-MX"/>
              </w:rPr>
              <w:t>Correo</w:t>
            </w:r>
            <w:r w:rsidR="00380AA2">
              <w:rPr>
                <w:rFonts w:ascii="Arial" w:hAnsi="Arial" w:cs="Arial"/>
                <w:b/>
                <w:color w:val="000000"/>
                <w:sz w:val="20"/>
                <w:szCs w:val="20"/>
                <w:lang w:val="es-MX"/>
              </w:rPr>
              <w:t>(s)</w:t>
            </w:r>
            <w:r w:rsidRPr="00C00028">
              <w:rPr>
                <w:rFonts w:ascii="Arial" w:hAnsi="Arial" w:cs="Arial"/>
                <w:b/>
                <w:color w:val="000000"/>
                <w:sz w:val="20"/>
                <w:szCs w:val="20"/>
                <w:lang w:val="es-MX"/>
              </w:rPr>
              <w:t xml:space="preserve">  institucional</w:t>
            </w:r>
            <w:r w:rsidR="00380AA2">
              <w:rPr>
                <w:rFonts w:ascii="Arial" w:hAnsi="Arial" w:cs="Arial"/>
                <w:b/>
                <w:color w:val="000000"/>
                <w:sz w:val="20"/>
                <w:szCs w:val="20"/>
                <w:lang w:val="es-MX"/>
              </w:rPr>
              <w:t>(es)</w:t>
            </w:r>
            <w:r w:rsidRPr="00C00028">
              <w:rPr>
                <w:rFonts w:ascii="Arial" w:hAnsi="Arial" w:cs="Arial"/>
                <w:b/>
                <w:color w:val="000000"/>
                <w:sz w:val="20"/>
                <w:szCs w:val="20"/>
                <w:lang w:val="es-MX"/>
              </w:rPr>
              <w:t xml:space="preserve">: </w:t>
            </w:r>
          </w:p>
          <w:p w14:paraId="4CD01CB6" w14:textId="5A54DF94" w:rsidR="0007588A" w:rsidRPr="00C00028" w:rsidRDefault="0007588A" w:rsidP="009B7A5A">
            <w:pPr>
              <w:widowControl w:val="0"/>
              <w:rPr>
                <w:rFonts w:ascii="Arial" w:hAnsi="Arial" w:cs="Arial"/>
                <w:b/>
                <w:color w:val="000000"/>
                <w:sz w:val="20"/>
                <w:szCs w:val="20"/>
                <w:lang w:val="es-MX"/>
              </w:rPr>
            </w:pPr>
          </w:p>
        </w:tc>
      </w:tr>
    </w:tbl>
    <w:p w14:paraId="432AEDB4" w14:textId="70C6BD46" w:rsidR="002F17FA" w:rsidRDefault="002F17FA" w:rsidP="002F17FA">
      <w:pPr>
        <w:pStyle w:val="Prrafodelista"/>
        <w:numPr>
          <w:ilvl w:val="0"/>
          <w:numId w:val="27"/>
        </w:numPr>
        <w:autoSpaceDE w:val="0"/>
        <w:autoSpaceDN w:val="0"/>
        <w:adjustRightInd w:val="0"/>
        <w:spacing w:before="240"/>
        <w:jc w:val="both"/>
        <w:outlineLvl w:val="1"/>
        <w:rPr>
          <w:rFonts w:ascii="Arial" w:hAnsi="Arial" w:cs="Arial"/>
          <w:b/>
          <w:bCs/>
          <w:iCs/>
          <w:sz w:val="20"/>
          <w:szCs w:val="20"/>
        </w:rPr>
      </w:pPr>
      <w:r>
        <w:rPr>
          <w:rFonts w:ascii="Arial" w:hAnsi="Arial" w:cs="Arial"/>
          <w:b/>
          <w:bCs/>
          <w:iCs/>
          <w:sz w:val="20"/>
          <w:szCs w:val="20"/>
        </w:rPr>
        <w:t>Resumen del Proyecto</w:t>
      </w:r>
    </w:p>
    <w:p w14:paraId="13581540" w14:textId="29FAC8C4" w:rsidR="002F17FA" w:rsidRPr="002F17FA" w:rsidRDefault="002F17FA" w:rsidP="002F17FA">
      <w:pPr>
        <w:autoSpaceDE w:val="0"/>
        <w:autoSpaceDN w:val="0"/>
        <w:adjustRightInd w:val="0"/>
        <w:spacing w:before="240"/>
        <w:jc w:val="both"/>
        <w:outlineLvl w:val="1"/>
        <w:rPr>
          <w:rFonts w:ascii="Arial" w:hAnsi="Arial" w:cs="Arial"/>
          <w:bCs/>
          <w:i/>
          <w:iCs/>
          <w:sz w:val="20"/>
          <w:szCs w:val="20"/>
          <w:lang w:val="es-ES_tradnl"/>
        </w:rPr>
      </w:pPr>
      <w:r w:rsidRPr="002F17FA">
        <w:rPr>
          <w:rFonts w:ascii="Arial" w:hAnsi="Arial" w:cs="Arial"/>
          <w:bCs/>
          <w:i/>
          <w:iCs/>
          <w:sz w:val="20"/>
          <w:szCs w:val="20"/>
          <w:lang w:val="es-ES_tradnl"/>
        </w:rPr>
        <w:t>Debe tener un máximo de 300 palabras y contener la información necesaria para darle al lector una idea precisa de su pertinencia y contener una síntesis del problema investigado, el marco teórico, los objetivos, la metodología utilizada y los resultados obtenidos.</w:t>
      </w:r>
    </w:p>
    <w:p w14:paraId="0F83EED3" w14:textId="7D6E2FFE" w:rsidR="002F17FA" w:rsidRDefault="002F17FA" w:rsidP="002F17FA">
      <w:pPr>
        <w:autoSpaceDE w:val="0"/>
        <w:autoSpaceDN w:val="0"/>
        <w:adjustRightInd w:val="0"/>
        <w:spacing w:before="240"/>
        <w:jc w:val="both"/>
        <w:outlineLvl w:val="1"/>
        <w:rPr>
          <w:rFonts w:ascii="Arial" w:hAnsi="Arial" w:cs="Arial"/>
          <w:b/>
          <w:bCs/>
          <w:iCs/>
          <w:sz w:val="20"/>
          <w:szCs w:val="20"/>
        </w:rPr>
      </w:pPr>
    </w:p>
    <w:p w14:paraId="76CBCADB" w14:textId="51599D4F" w:rsidR="002F17FA" w:rsidRPr="002F17FA" w:rsidRDefault="002F17FA" w:rsidP="002F17FA">
      <w:pPr>
        <w:pStyle w:val="Prrafodelista"/>
        <w:keepNext/>
        <w:widowControl w:val="0"/>
        <w:numPr>
          <w:ilvl w:val="0"/>
          <w:numId w:val="27"/>
        </w:numPr>
        <w:rPr>
          <w:rFonts w:ascii="Arial" w:hAnsi="Arial" w:cs="Arial"/>
          <w:b/>
          <w:bCs/>
          <w:sz w:val="20"/>
          <w:szCs w:val="20"/>
          <w:lang w:val="es-CO"/>
        </w:rPr>
      </w:pPr>
      <w:r w:rsidRPr="002F17FA">
        <w:rPr>
          <w:rFonts w:ascii="Arial" w:hAnsi="Arial" w:cs="Arial"/>
          <w:b/>
          <w:bCs/>
          <w:sz w:val="20"/>
          <w:szCs w:val="20"/>
          <w:lang w:val="es-CO"/>
        </w:rPr>
        <w:t xml:space="preserve">Objetivos </w:t>
      </w:r>
    </w:p>
    <w:p w14:paraId="380CB0C2" w14:textId="77777777" w:rsidR="002F17FA" w:rsidRPr="002F17FA" w:rsidRDefault="002F17FA" w:rsidP="002F17FA">
      <w:pPr>
        <w:keepNext/>
        <w:widowControl w:val="0"/>
        <w:jc w:val="both"/>
        <w:rPr>
          <w:rFonts w:ascii="Arial" w:hAnsi="Arial" w:cs="Arial"/>
          <w:bCs/>
          <w:i/>
          <w:sz w:val="20"/>
          <w:szCs w:val="20"/>
          <w:lang w:val="es-CO"/>
        </w:rPr>
      </w:pPr>
      <w:r w:rsidRPr="002F17FA">
        <w:rPr>
          <w:rFonts w:ascii="Arial" w:hAnsi="Arial" w:cs="Arial"/>
          <w:bCs/>
          <w:i/>
          <w:sz w:val="20"/>
          <w:szCs w:val="20"/>
          <w:lang w:val="es-CO"/>
        </w:rPr>
        <w:t xml:space="preserve">Son las acciones que se realizan para obtener el nivel de conocimiento deseado sobre el objeto de estudio, deben expresarse con claridad, ser medibles, alcanzables, realistas y en tiempo, ya que son la guía del estudio a realizar </w:t>
      </w:r>
      <w:r w:rsidRPr="002F17FA">
        <w:rPr>
          <w:rFonts w:ascii="Arial" w:hAnsi="Arial" w:cs="Arial"/>
          <w:bCs/>
          <w:sz w:val="20"/>
          <w:szCs w:val="20"/>
          <w:lang w:val="es-CO"/>
        </w:rPr>
        <w:t>(Abella-Mahecha &amp; Pachón-Soler, 2011).</w:t>
      </w:r>
    </w:p>
    <w:p w14:paraId="59E5CCF5" w14:textId="77777777" w:rsidR="002F17FA" w:rsidRPr="002F17FA" w:rsidRDefault="002F17FA" w:rsidP="002F17FA">
      <w:pPr>
        <w:keepNext/>
        <w:widowControl w:val="0"/>
        <w:jc w:val="both"/>
        <w:rPr>
          <w:rFonts w:ascii="Arial" w:hAnsi="Arial" w:cs="Arial"/>
          <w:bCs/>
          <w:sz w:val="20"/>
          <w:szCs w:val="20"/>
          <w:lang w:val="es-CO"/>
        </w:rPr>
      </w:pPr>
    </w:p>
    <w:p w14:paraId="5FF4B29C" w14:textId="49B1D5E1" w:rsidR="002F17FA" w:rsidRPr="002F17FA" w:rsidRDefault="002F17FA" w:rsidP="002F17FA">
      <w:pPr>
        <w:pStyle w:val="Prrafodelista"/>
        <w:keepNext/>
        <w:widowControl w:val="0"/>
        <w:numPr>
          <w:ilvl w:val="1"/>
          <w:numId w:val="41"/>
        </w:numPr>
        <w:jc w:val="both"/>
        <w:rPr>
          <w:rFonts w:ascii="Arial" w:hAnsi="Arial" w:cs="Arial"/>
          <w:b/>
          <w:bCs/>
          <w:sz w:val="20"/>
          <w:szCs w:val="20"/>
          <w:lang w:val="es-CO"/>
        </w:rPr>
      </w:pPr>
      <w:r w:rsidRPr="002F17FA">
        <w:rPr>
          <w:rFonts w:ascii="Arial" w:hAnsi="Arial" w:cs="Arial"/>
          <w:b/>
          <w:bCs/>
          <w:sz w:val="20"/>
          <w:szCs w:val="20"/>
          <w:lang w:val="es-CO"/>
        </w:rPr>
        <w:t>Objetivo general</w:t>
      </w:r>
    </w:p>
    <w:p w14:paraId="4975022F" w14:textId="77777777" w:rsidR="002F17FA" w:rsidRPr="002F17FA" w:rsidRDefault="002F17FA" w:rsidP="002F17FA">
      <w:pPr>
        <w:keepNext/>
        <w:widowControl w:val="0"/>
        <w:jc w:val="both"/>
        <w:rPr>
          <w:rFonts w:ascii="Arial" w:hAnsi="Arial" w:cs="Arial"/>
          <w:bCs/>
          <w:i/>
          <w:sz w:val="20"/>
          <w:szCs w:val="20"/>
          <w:lang w:val="es-CO"/>
        </w:rPr>
      </w:pPr>
      <w:r w:rsidRPr="002F17FA">
        <w:rPr>
          <w:rFonts w:ascii="Arial" w:hAnsi="Arial" w:cs="Arial"/>
          <w:bCs/>
          <w:i/>
          <w:sz w:val="20"/>
          <w:szCs w:val="20"/>
          <w:lang w:val="es-CO"/>
        </w:rPr>
        <w:t>Tener muy claro cuál es la finalidad del proyecto, cuál es la propuesta de estudio, lo que pretende demostrar o solucionar. El objetivo principal debe condensar el tema central del trabajo, debe expresar en una frase lo que se busca hacer, cómo, para qué y dónde. Este objetivo es el que enmarca la finalidad del proyecto, se relaciona con el título o los subtítulos de los trabajos.</w:t>
      </w:r>
    </w:p>
    <w:p w14:paraId="28E1940D" w14:textId="77777777" w:rsidR="002F17FA" w:rsidRPr="002F17FA" w:rsidRDefault="002F17FA" w:rsidP="002F17FA">
      <w:pPr>
        <w:keepNext/>
        <w:widowControl w:val="0"/>
        <w:jc w:val="both"/>
        <w:rPr>
          <w:rFonts w:ascii="Arial" w:hAnsi="Arial" w:cs="Arial"/>
          <w:bCs/>
          <w:sz w:val="20"/>
          <w:szCs w:val="20"/>
          <w:lang w:val="es-CO"/>
        </w:rPr>
      </w:pPr>
    </w:p>
    <w:p w14:paraId="70F97B6E" w14:textId="05F1201D" w:rsidR="002F17FA" w:rsidRPr="002F17FA" w:rsidRDefault="002F17FA" w:rsidP="002F17FA">
      <w:pPr>
        <w:pStyle w:val="Prrafodelista"/>
        <w:keepNext/>
        <w:widowControl w:val="0"/>
        <w:numPr>
          <w:ilvl w:val="1"/>
          <w:numId w:val="41"/>
        </w:numPr>
        <w:jc w:val="both"/>
        <w:rPr>
          <w:rFonts w:ascii="Arial" w:hAnsi="Arial" w:cs="Arial"/>
          <w:b/>
          <w:bCs/>
          <w:sz w:val="20"/>
          <w:szCs w:val="20"/>
          <w:lang w:val="es-CO"/>
        </w:rPr>
      </w:pPr>
      <w:r w:rsidRPr="002F17FA">
        <w:rPr>
          <w:rFonts w:ascii="Arial" w:hAnsi="Arial" w:cs="Arial"/>
          <w:b/>
          <w:bCs/>
          <w:sz w:val="20"/>
          <w:szCs w:val="20"/>
          <w:lang w:val="es-CO"/>
        </w:rPr>
        <w:t>Objetivos específicos</w:t>
      </w:r>
    </w:p>
    <w:p w14:paraId="2E011A75" w14:textId="77777777" w:rsidR="002F17FA" w:rsidRPr="002F17FA" w:rsidRDefault="002F17FA" w:rsidP="002F17FA">
      <w:pPr>
        <w:keepNext/>
        <w:widowControl w:val="0"/>
        <w:jc w:val="both"/>
        <w:rPr>
          <w:rFonts w:ascii="Arial" w:hAnsi="Arial" w:cs="Arial"/>
          <w:bCs/>
          <w:i/>
          <w:sz w:val="20"/>
          <w:szCs w:val="20"/>
          <w:lang w:val="es-CO"/>
        </w:rPr>
      </w:pPr>
      <w:r w:rsidRPr="002F17FA">
        <w:rPr>
          <w:rFonts w:ascii="Arial" w:hAnsi="Arial" w:cs="Arial"/>
          <w:bCs/>
          <w:i/>
          <w:sz w:val="20"/>
          <w:szCs w:val="20"/>
          <w:lang w:val="es-CO"/>
        </w:rPr>
        <w:t>Los objetivos específicos (deben ser tres máximos) son los pasos y logros que se buscarán cumplir a fin de demostrar el objetivo principal y en coherencia con la ruta metodológica.</w:t>
      </w:r>
    </w:p>
    <w:p w14:paraId="07342713" w14:textId="77777777" w:rsidR="002F17FA" w:rsidRPr="002F17FA" w:rsidRDefault="002F17FA" w:rsidP="002F17FA">
      <w:pPr>
        <w:autoSpaceDE w:val="0"/>
        <w:autoSpaceDN w:val="0"/>
        <w:adjustRightInd w:val="0"/>
        <w:spacing w:before="240"/>
        <w:jc w:val="both"/>
        <w:outlineLvl w:val="1"/>
        <w:rPr>
          <w:rFonts w:ascii="Arial" w:hAnsi="Arial" w:cs="Arial"/>
          <w:b/>
          <w:bCs/>
          <w:iCs/>
          <w:sz w:val="20"/>
          <w:szCs w:val="20"/>
          <w:lang w:val="es-CO"/>
        </w:rPr>
      </w:pPr>
    </w:p>
    <w:p w14:paraId="424444FA" w14:textId="55E32F36" w:rsidR="002F17FA" w:rsidRPr="002F17FA" w:rsidRDefault="002F17FA" w:rsidP="002F17FA">
      <w:pPr>
        <w:pStyle w:val="Prrafodelista"/>
        <w:widowControl w:val="0"/>
        <w:numPr>
          <w:ilvl w:val="0"/>
          <w:numId w:val="27"/>
        </w:numPr>
        <w:jc w:val="both"/>
        <w:rPr>
          <w:rFonts w:ascii="Arial" w:hAnsi="Arial" w:cs="Arial"/>
          <w:b/>
          <w:bCs/>
          <w:color w:val="000000"/>
          <w:sz w:val="20"/>
          <w:szCs w:val="20"/>
          <w:lang w:val="es-CO"/>
        </w:rPr>
      </w:pPr>
      <w:r w:rsidRPr="002F17FA">
        <w:rPr>
          <w:rFonts w:ascii="Arial" w:hAnsi="Arial" w:cs="Arial"/>
          <w:b/>
          <w:bCs/>
          <w:sz w:val="20"/>
          <w:szCs w:val="20"/>
          <w:lang w:val="es-CO"/>
        </w:rPr>
        <w:lastRenderedPageBreak/>
        <w:t>Metodología</w:t>
      </w:r>
    </w:p>
    <w:p w14:paraId="289ADFC2" w14:textId="77777777" w:rsidR="002F17FA" w:rsidRDefault="002F17FA" w:rsidP="002F17FA">
      <w:pPr>
        <w:keepNext/>
        <w:widowControl w:val="0"/>
        <w:jc w:val="both"/>
        <w:rPr>
          <w:rFonts w:ascii="Arial" w:hAnsi="Arial" w:cs="Arial"/>
          <w:bCs/>
          <w:i/>
          <w:sz w:val="20"/>
          <w:szCs w:val="20"/>
          <w:lang w:val="es-CO"/>
        </w:rPr>
      </w:pPr>
      <w:r w:rsidRPr="002F17FA">
        <w:rPr>
          <w:rFonts w:ascii="Arial" w:hAnsi="Arial" w:cs="Arial"/>
          <w:bCs/>
          <w:i/>
          <w:sz w:val="20"/>
          <w:szCs w:val="20"/>
          <w:lang w:val="es-CO"/>
        </w:rPr>
        <w:t>Indique de forma precisa, la metodología que siguió para alcanzar los objetivos propuestos, si realizó alguna modificación explique los motivos que la causaron.</w:t>
      </w:r>
    </w:p>
    <w:p w14:paraId="49EE5B3D" w14:textId="77777777" w:rsidR="002F17FA" w:rsidRDefault="002F17FA" w:rsidP="002F17FA">
      <w:pPr>
        <w:keepNext/>
        <w:widowControl w:val="0"/>
        <w:jc w:val="both"/>
        <w:rPr>
          <w:rFonts w:ascii="Arial" w:hAnsi="Arial" w:cs="Arial"/>
          <w:bCs/>
          <w:sz w:val="20"/>
          <w:szCs w:val="20"/>
          <w:lang w:val="es-CO"/>
        </w:rPr>
      </w:pPr>
    </w:p>
    <w:p w14:paraId="11BF3436" w14:textId="77777777" w:rsidR="002F17FA" w:rsidRPr="002F17FA" w:rsidRDefault="002F17FA" w:rsidP="002F17FA">
      <w:pPr>
        <w:widowControl w:val="0"/>
        <w:ind w:left="360"/>
        <w:jc w:val="both"/>
        <w:rPr>
          <w:rFonts w:ascii="Arial" w:hAnsi="Arial" w:cs="Arial"/>
          <w:b/>
          <w:bCs/>
          <w:sz w:val="20"/>
          <w:szCs w:val="20"/>
          <w:lang w:val="es-CO"/>
        </w:rPr>
      </w:pPr>
      <w:r w:rsidRPr="002F17FA">
        <w:rPr>
          <w:rFonts w:ascii="Arial" w:hAnsi="Arial" w:cs="Arial"/>
          <w:b/>
          <w:bCs/>
          <w:sz w:val="20"/>
          <w:szCs w:val="20"/>
          <w:lang w:val="es-CO"/>
        </w:rPr>
        <w:t>4.1 Cumplimiento de las actividades programadas</w:t>
      </w:r>
    </w:p>
    <w:p w14:paraId="70127D0C" w14:textId="77777777" w:rsidR="002F17FA" w:rsidRDefault="002F17FA" w:rsidP="002F17FA">
      <w:pPr>
        <w:widowControl w:val="0"/>
        <w:ind w:left="360"/>
        <w:jc w:val="both"/>
        <w:rPr>
          <w:rFonts w:ascii="Arial" w:hAnsi="Arial" w:cs="Arial"/>
          <w:b/>
          <w:bCs/>
          <w:sz w:val="20"/>
          <w:szCs w:val="20"/>
          <w:lang w:val="es-CO"/>
        </w:rPr>
      </w:pPr>
    </w:p>
    <w:p w14:paraId="095869E8" w14:textId="77777777" w:rsidR="002F17FA" w:rsidRDefault="002F17FA" w:rsidP="002F17FA">
      <w:pPr>
        <w:widowControl w:val="0"/>
        <w:ind w:left="360"/>
        <w:jc w:val="both"/>
        <w:rPr>
          <w:rFonts w:ascii="Arial" w:hAnsi="Arial" w:cs="Arial"/>
          <w:b/>
          <w:bCs/>
          <w:sz w:val="20"/>
          <w:szCs w:val="20"/>
          <w:lang w:val="es-CO"/>
        </w:rPr>
      </w:pPr>
    </w:p>
    <w:tbl>
      <w:tblPr>
        <w:tblW w:w="469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84"/>
        <w:gridCol w:w="2508"/>
        <w:gridCol w:w="2360"/>
        <w:gridCol w:w="1698"/>
      </w:tblGrid>
      <w:tr w:rsidR="002F17FA" w:rsidRPr="00C00028" w14:paraId="3C9822FD" w14:textId="77777777" w:rsidTr="009B7A5A">
        <w:trPr>
          <w:jc w:val="center"/>
        </w:trPr>
        <w:tc>
          <w:tcPr>
            <w:tcW w:w="1489" w:type="pct"/>
            <w:shd w:val="clear" w:color="auto" w:fill="auto"/>
            <w:vAlign w:val="center"/>
          </w:tcPr>
          <w:p w14:paraId="64FFBE7C" w14:textId="77777777" w:rsidR="002F17FA" w:rsidRPr="00C00028" w:rsidRDefault="002F17FA" w:rsidP="009B7A5A">
            <w:pPr>
              <w:widowControl w:val="0"/>
              <w:jc w:val="center"/>
              <w:rPr>
                <w:rFonts w:ascii="Arial" w:hAnsi="Arial" w:cs="Arial"/>
                <w:b/>
                <w:color w:val="000000"/>
                <w:sz w:val="20"/>
                <w:szCs w:val="20"/>
                <w:lang w:val="es-MX"/>
              </w:rPr>
            </w:pPr>
            <w:r w:rsidRPr="00C00028">
              <w:rPr>
                <w:rFonts w:ascii="Arial" w:hAnsi="Arial" w:cs="Arial"/>
                <w:b/>
                <w:color w:val="000000"/>
                <w:sz w:val="20"/>
                <w:szCs w:val="20"/>
                <w:lang w:val="es-MX"/>
              </w:rPr>
              <w:t>Actividades Ejecutadas</w:t>
            </w:r>
          </w:p>
        </w:tc>
        <w:tc>
          <w:tcPr>
            <w:tcW w:w="1341" w:type="pct"/>
            <w:vAlign w:val="center"/>
          </w:tcPr>
          <w:p w14:paraId="423B7808" w14:textId="77777777" w:rsidR="002F17FA" w:rsidRPr="00C00028" w:rsidRDefault="002F17FA" w:rsidP="009B7A5A">
            <w:pPr>
              <w:widowControl w:val="0"/>
              <w:jc w:val="center"/>
              <w:rPr>
                <w:rFonts w:ascii="Arial" w:hAnsi="Arial" w:cs="Arial"/>
                <w:b/>
                <w:color w:val="000000"/>
                <w:sz w:val="20"/>
                <w:szCs w:val="20"/>
                <w:lang w:val="es-MX"/>
              </w:rPr>
            </w:pPr>
          </w:p>
          <w:p w14:paraId="7E78B4B4" w14:textId="77777777" w:rsidR="002F17FA" w:rsidRPr="00C00028" w:rsidRDefault="002F17FA" w:rsidP="009B7A5A">
            <w:pPr>
              <w:widowControl w:val="0"/>
              <w:jc w:val="center"/>
              <w:rPr>
                <w:rFonts w:ascii="Arial" w:hAnsi="Arial" w:cs="Arial"/>
                <w:b/>
                <w:color w:val="000000"/>
                <w:sz w:val="20"/>
                <w:szCs w:val="20"/>
                <w:lang w:val="es-MX"/>
              </w:rPr>
            </w:pPr>
            <w:r w:rsidRPr="00C00028">
              <w:rPr>
                <w:rFonts w:ascii="Arial" w:hAnsi="Arial" w:cs="Arial"/>
                <w:b/>
                <w:color w:val="000000"/>
                <w:sz w:val="20"/>
                <w:szCs w:val="20"/>
                <w:lang w:val="es-MX"/>
              </w:rPr>
              <w:t>Dificultades Presentadas</w:t>
            </w:r>
          </w:p>
          <w:p w14:paraId="77B94982" w14:textId="77777777" w:rsidR="002F17FA" w:rsidRPr="00C00028" w:rsidRDefault="002F17FA" w:rsidP="009B7A5A">
            <w:pPr>
              <w:widowControl w:val="0"/>
              <w:jc w:val="center"/>
              <w:rPr>
                <w:rFonts w:ascii="Arial" w:hAnsi="Arial" w:cs="Arial"/>
                <w:b/>
                <w:color w:val="000000"/>
                <w:sz w:val="20"/>
                <w:szCs w:val="20"/>
                <w:lang w:val="es-MX"/>
              </w:rPr>
            </w:pPr>
          </w:p>
        </w:tc>
        <w:tc>
          <w:tcPr>
            <w:tcW w:w="1262" w:type="pct"/>
            <w:shd w:val="clear" w:color="auto" w:fill="auto"/>
            <w:vAlign w:val="center"/>
          </w:tcPr>
          <w:p w14:paraId="1A4604A1" w14:textId="77777777" w:rsidR="002F17FA" w:rsidRPr="00C00028" w:rsidRDefault="002F17FA" w:rsidP="009B7A5A">
            <w:pPr>
              <w:widowControl w:val="0"/>
              <w:jc w:val="center"/>
              <w:rPr>
                <w:rFonts w:ascii="Arial" w:hAnsi="Arial" w:cs="Arial"/>
                <w:b/>
                <w:color w:val="000000"/>
                <w:sz w:val="20"/>
                <w:szCs w:val="20"/>
                <w:lang w:val="es-MX"/>
              </w:rPr>
            </w:pPr>
            <w:r w:rsidRPr="00C00028">
              <w:rPr>
                <w:rFonts w:ascii="Arial" w:hAnsi="Arial" w:cs="Arial"/>
                <w:b/>
                <w:color w:val="000000"/>
                <w:sz w:val="20"/>
                <w:szCs w:val="20"/>
                <w:lang w:val="es-MX"/>
              </w:rPr>
              <w:t>Plan de Contingencia</w:t>
            </w:r>
          </w:p>
        </w:tc>
        <w:tc>
          <w:tcPr>
            <w:tcW w:w="908" w:type="pct"/>
            <w:shd w:val="clear" w:color="auto" w:fill="auto"/>
            <w:vAlign w:val="center"/>
          </w:tcPr>
          <w:p w14:paraId="0B2C4678" w14:textId="77777777" w:rsidR="002F17FA" w:rsidRPr="00C00028" w:rsidRDefault="002F17FA" w:rsidP="009B7A5A">
            <w:pPr>
              <w:widowControl w:val="0"/>
              <w:jc w:val="center"/>
              <w:rPr>
                <w:rFonts w:ascii="Arial" w:hAnsi="Arial" w:cs="Arial"/>
                <w:b/>
                <w:color w:val="000000"/>
                <w:sz w:val="20"/>
                <w:szCs w:val="20"/>
                <w:lang w:val="es-MX"/>
              </w:rPr>
            </w:pPr>
            <w:r w:rsidRPr="00C00028">
              <w:rPr>
                <w:rFonts w:ascii="Arial" w:hAnsi="Arial" w:cs="Arial"/>
                <w:b/>
                <w:color w:val="000000"/>
                <w:sz w:val="20"/>
                <w:szCs w:val="20"/>
                <w:lang w:val="es-MX"/>
              </w:rPr>
              <w:t>% Cumplimiento</w:t>
            </w:r>
          </w:p>
        </w:tc>
      </w:tr>
      <w:tr w:rsidR="002F17FA" w:rsidRPr="00EE4F98" w14:paraId="302926C6" w14:textId="77777777" w:rsidTr="009B7A5A">
        <w:trPr>
          <w:jc w:val="center"/>
        </w:trPr>
        <w:tc>
          <w:tcPr>
            <w:tcW w:w="1489" w:type="pct"/>
            <w:shd w:val="clear" w:color="auto" w:fill="auto"/>
            <w:vAlign w:val="center"/>
          </w:tcPr>
          <w:p w14:paraId="338322FF" w14:textId="77777777" w:rsidR="002F17FA" w:rsidRPr="00EE4F98" w:rsidRDefault="002F17FA" w:rsidP="009B7A5A">
            <w:pPr>
              <w:widowControl w:val="0"/>
              <w:jc w:val="center"/>
              <w:rPr>
                <w:rFonts w:ascii="Arial" w:hAnsi="Arial" w:cs="Arial"/>
                <w:color w:val="000000"/>
                <w:sz w:val="20"/>
                <w:szCs w:val="20"/>
                <w:lang w:val="es-MX"/>
              </w:rPr>
            </w:pPr>
          </w:p>
        </w:tc>
        <w:tc>
          <w:tcPr>
            <w:tcW w:w="1341" w:type="pct"/>
            <w:vAlign w:val="center"/>
          </w:tcPr>
          <w:p w14:paraId="48E2575E" w14:textId="77777777" w:rsidR="002F17FA" w:rsidRPr="00EE4F98" w:rsidRDefault="002F17FA" w:rsidP="009B7A5A">
            <w:pPr>
              <w:widowControl w:val="0"/>
              <w:jc w:val="center"/>
              <w:rPr>
                <w:rFonts w:ascii="Arial" w:hAnsi="Arial" w:cs="Arial"/>
                <w:color w:val="000000"/>
                <w:sz w:val="20"/>
                <w:szCs w:val="20"/>
                <w:lang w:val="es-MX"/>
              </w:rPr>
            </w:pPr>
          </w:p>
        </w:tc>
        <w:tc>
          <w:tcPr>
            <w:tcW w:w="1262" w:type="pct"/>
            <w:shd w:val="clear" w:color="auto" w:fill="auto"/>
            <w:vAlign w:val="center"/>
          </w:tcPr>
          <w:p w14:paraId="2E3E9CF9" w14:textId="77777777" w:rsidR="002F17FA" w:rsidRPr="00EE4F98" w:rsidRDefault="002F17FA" w:rsidP="009B7A5A">
            <w:pPr>
              <w:widowControl w:val="0"/>
              <w:jc w:val="center"/>
              <w:rPr>
                <w:rFonts w:ascii="Arial" w:hAnsi="Arial" w:cs="Arial"/>
                <w:color w:val="000000"/>
                <w:sz w:val="20"/>
                <w:szCs w:val="20"/>
                <w:lang w:val="es-MX"/>
              </w:rPr>
            </w:pPr>
          </w:p>
        </w:tc>
        <w:tc>
          <w:tcPr>
            <w:tcW w:w="908" w:type="pct"/>
            <w:shd w:val="clear" w:color="auto" w:fill="auto"/>
            <w:vAlign w:val="center"/>
          </w:tcPr>
          <w:p w14:paraId="3318BE8B" w14:textId="77777777" w:rsidR="002F17FA" w:rsidRPr="00EE4F98" w:rsidRDefault="002F17FA" w:rsidP="009B7A5A">
            <w:pPr>
              <w:widowControl w:val="0"/>
              <w:jc w:val="center"/>
              <w:rPr>
                <w:rFonts w:ascii="Arial" w:hAnsi="Arial" w:cs="Arial"/>
                <w:color w:val="000000"/>
                <w:sz w:val="20"/>
                <w:szCs w:val="20"/>
                <w:lang w:val="es-MX"/>
              </w:rPr>
            </w:pPr>
          </w:p>
          <w:p w14:paraId="58397ACE" w14:textId="77777777" w:rsidR="002F17FA" w:rsidRPr="00EE4F98" w:rsidRDefault="002F17FA" w:rsidP="009B7A5A">
            <w:pPr>
              <w:widowControl w:val="0"/>
              <w:jc w:val="center"/>
              <w:rPr>
                <w:rFonts w:ascii="Arial" w:hAnsi="Arial" w:cs="Arial"/>
                <w:color w:val="000000"/>
                <w:sz w:val="20"/>
                <w:szCs w:val="20"/>
                <w:lang w:val="es-MX"/>
              </w:rPr>
            </w:pPr>
          </w:p>
        </w:tc>
      </w:tr>
      <w:tr w:rsidR="002F17FA" w:rsidRPr="00EE4F98" w14:paraId="770FBEC2" w14:textId="77777777" w:rsidTr="009B7A5A">
        <w:trPr>
          <w:jc w:val="center"/>
        </w:trPr>
        <w:tc>
          <w:tcPr>
            <w:tcW w:w="1489" w:type="pct"/>
            <w:shd w:val="clear" w:color="auto" w:fill="auto"/>
            <w:vAlign w:val="center"/>
          </w:tcPr>
          <w:p w14:paraId="35C15006" w14:textId="77777777" w:rsidR="002F17FA" w:rsidRPr="00EE4F98" w:rsidRDefault="002F17FA" w:rsidP="009B7A5A">
            <w:pPr>
              <w:widowControl w:val="0"/>
              <w:jc w:val="center"/>
              <w:rPr>
                <w:rFonts w:ascii="Arial" w:hAnsi="Arial" w:cs="Arial"/>
                <w:color w:val="000000"/>
                <w:sz w:val="20"/>
                <w:szCs w:val="20"/>
                <w:lang w:val="es-MX"/>
              </w:rPr>
            </w:pPr>
          </w:p>
        </w:tc>
        <w:tc>
          <w:tcPr>
            <w:tcW w:w="1341" w:type="pct"/>
            <w:vAlign w:val="center"/>
          </w:tcPr>
          <w:p w14:paraId="5427C4B4" w14:textId="77777777" w:rsidR="002F17FA" w:rsidRPr="00EE4F98" w:rsidRDefault="002F17FA" w:rsidP="009B7A5A">
            <w:pPr>
              <w:widowControl w:val="0"/>
              <w:jc w:val="center"/>
              <w:rPr>
                <w:rFonts w:ascii="Arial" w:hAnsi="Arial" w:cs="Arial"/>
                <w:color w:val="000000"/>
                <w:sz w:val="20"/>
                <w:szCs w:val="20"/>
                <w:lang w:val="es-MX"/>
              </w:rPr>
            </w:pPr>
          </w:p>
        </w:tc>
        <w:tc>
          <w:tcPr>
            <w:tcW w:w="1262" w:type="pct"/>
            <w:shd w:val="clear" w:color="auto" w:fill="auto"/>
            <w:vAlign w:val="center"/>
          </w:tcPr>
          <w:p w14:paraId="14B21505" w14:textId="77777777" w:rsidR="002F17FA" w:rsidRPr="00EE4F98" w:rsidRDefault="002F17FA" w:rsidP="009B7A5A">
            <w:pPr>
              <w:widowControl w:val="0"/>
              <w:jc w:val="center"/>
              <w:rPr>
                <w:rFonts w:ascii="Arial" w:hAnsi="Arial" w:cs="Arial"/>
                <w:color w:val="000000"/>
                <w:sz w:val="20"/>
                <w:szCs w:val="20"/>
                <w:lang w:val="es-MX"/>
              </w:rPr>
            </w:pPr>
          </w:p>
        </w:tc>
        <w:tc>
          <w:tcPr>
            <w:tcW w:w="908" w:type="pct"/>
            <w:shd w:val="clear" w:color="auto" w:fill="auto"/>
            <w:vAlign w:val="center"/>
          </w:tcPr>
          <w:p w14:paraId="0EDD1C50" w14:textId="77777777" w:rsidR="002F17FA" w:rsidRPr="00EE4F98" w:rsidRDefault="002F17FA" w:rsidP="009B7A5A">
            <w:pPr>
              <w:widowControl w:val="0"/>
              <w:jc w:val="center"/>
              <w:rPr>
                <w:rFonts w:ascii="Arial" w:hAnsi="Arial" w:cs="Arial"/>
                <w:color w:val="000000"/>
                <w:sz w:val="20"/>
                <w:szCs w:val="20"/>
                <w:lang w:val="es-MX"/>
              </w:rPr>
            </w:pPr>
          </w:p>
          <w:p w14:paraId="6BC81D0F" w14:textId="77777777" w:rsidR="002F17FA" w:rsidRPr="00EE4F98" w:rsidRDefault="002F17FA" w:rsidP="009B7A5A">
            <w:pPr>
              <w:widowControl w:val="0"/>
              <w:jc w:val="center"/>
              <w:rPr>
                <w:rFonts w:ascii="Arial" w:hAnsi="Arial" w:cs="Arial"/>
                <w:color w:val="000000"/>
                <w:sz w:val="20"/>
                <w:szCs w:val="20"/>
                <w:lang w:val="es-MX"/>
              </w:rPr>
            </w:pPr>
          </w:p>
        </w:tc>
      </w:tr>
      <w:tr w:rsidR="002F17FA" w:rsidRPr="00EE4F98" w14:paraId="0D536F36" w14:textId="77777777" w:rsidTr="009B7A5A">
        <w:trPr>
          <w:jc w:val="center"/>
        </w:trPr>
        <w:tc>
          <w:tcPr>
            <w:tcW w:w="1489" w:type="pct"/>
            <w:shd w:val="clear" w:color="auto" w:fill="auto"/>
            <w:vAlign w:val="center"/>
          </w:tcPr>
          <w:p w14:paraId="3216117D" w14:textId="77777777" w:rsidR="002F17FA" w:rsidRPr="00EE4F98" w:rsidRDefault="002F17FA" w:rsidP="009B7A5A">
            <w:pPr>
              <w:widowControl w:val="0"/>
              <w:jc w:val="center"/>
              <w:rPr>
                <w:rFonts w:ascii="Arial" w:hAnsi="Arial" w:cs="Arial"/>
                <w:color w:val="000000"/>
                <w:sz w:val="20"/>
                <w:szCs w:val="20"/>
                <w:lang w:val="es-MX"/>
              </w:rPr>
            </w:pPr>
          </w:p>
        </w:tc>
        <w:tc>
          <w:tcPr>
            <w:tcW w:w="1341" w:type="pct"/>
            <w:vAlign w:val="center"/>
          </w:tcPr>
          <w:p w14:paraId="13A9A960" w14:textId="77777777" w:rsidR="002F17FA" w:rsidRPr="00EE4F98" w:rsidRDefault="002F17FA" w:rsidP="009B7A5A">
            <w:pPr>
              <w:widowControl w:val="0"/>
              <w:jc w:val="center"/>
              <w:rPr>
                <w:rFonts w:ascii="Arial" w:hAnsi="Arial" w:cs="Arial"/>
                <w:color w:val="000000"/>
                <w:sz w:val="20"/>
                <w:szCs w:val="20"/>
                <w:lang w:val="es-MX"/>
              </w:rPr>
            </w:pPr>
          </w:p>
        </w:tc>
        <w:tc>
          <w:tcPr>
            <w:tcW w:w="1262" w:type="pct"/>
            <w:shd w:val="clear" w:color="auto" w:fill="auto"/>
            <w:vAlign w:val="center"/>
          </w:tcPr>
          <w:p w14:paraId="6ED38DDB" w14:textId="77777777" w:rsidR="002F17FA" w:rsidRPr="00EE4F98" w:rsidRDefault="002F17FA" w:rsidP="009B7A5A">
            <w:pPr>
              <w:widowControl w:val="0"/>
              <w:jc w:val="center"/>
              <w:rPr>
                <w:rFonts w:ascii="Arial" w:hAnsi="Arial" w:cs="Arial"/>
                <w:color w:val="000000"/>
                <w:sz w:val="20"/>
                <w:szCs w:val="20"/>
                <w:lang w:val="es-MX"/>
              </w:rPr>
            </w:pPr>
          </w:p>
        </w:tc>
        <w:tc>
          <w:tcPr>
            <w:tcW w:w="908" w:type="pct"/>
            <w:shd w:val="clear" w:color="auto" w:fill="auto"/>
            <w:vAlign w:val="center"/>
          </w:tcPr>
          <w:p w14:paraId="44F5FD6C" w14:textId="77777777" w:rsidR="002F17FA" w:rsidRPr="00EE4F98" w:rsidRDefault="002F17FA" w:rsidP="009B7A5A">
            <w:pPr>
              <w:widowControl w:val="0"/>
              <w:jc w:val="center"/>
              <w:rPr>
                <w:rFonts w:ascii="Arial" w:hAnsi="Arial" w:cs="Arial"/>
                <w:color w:val="000000"/>
                <w:sz w:val="20"/>
                <w:szCs w:val="20"/>
                <w:lang w:val="es-MX"/>
              </w:rPr>
            </w:pPr>
          </w:p>
          <w:p w14:paraId="4A7F3650" w14:textId="77777777" w:rsidR="002F17FA" w:rsidRPr="00EE4F98" w:rsidRDefault="002F17FA" w:rsidP="009B7A5A">
            <w:pPr>
              <w:widowControl w:val="0"/>
              <w:jc w:val="center"/>
              <w:rPr>
                <w:rFonts w:ascii="Arial" w:hAnsi="Arial" w:cs="Arial"/>
                <w:color w:val="000000"/>
                <w:sz w:val="20"/>
                <w:szCs w:val="20"/>
                <w:lang w:val="es-MX"/>
              </w:rPr>
            </w:pPr>
          </w:p>
        </w:tc>
      </w:tr>
      <w:tr w:rsidR="002F17FA" w:rsidRPr="00EE4F98" w14:paraId="4AFB2117" w14:textId="77777777" w:rsidTr="009B7A5A">
        <w:trPr>
          <w:jc w:val="center"/>
        </w:trPr>
        <w:tc>
          <w:tcPr>
            <w:tcW w:w="1489" w:type="pct"/>
            <w:shd w:val="clear" w:color="auto" w:fill="auto"/>
            <w:vAlign w:val="center"/>
          </w:tcPr>
          <w:p w14:paraId="54DE1D6B" w14:textId="77777777" w:rsidR="002F17FA" w:rsidRPr="00EE4F98" w:rsidRDefault="002F17FA" w:rsidP="009B7A5A">
            <w:pPr>
              <w:widowControl w:val="0"/>
              <w:jc w:val="center"/>
              <w:rPr>
                <w:rFonts w:ascii="Arial" w:hAnsi="Arial" w:cs="Arial"/>
                <w:color w:val="000000"/>
                <w:sz w:val="20"/>
                <w:szCs w:val="20"/>
                <w:lang w:val="es-MX"/>
              </w:rPr>
            </w:pPr>
          </w:p>
        </w:tc>
        <w:tc>
          <w:tcPr>
            <w:tcW w:w="1341" w:type="pct"/>
            <w:vAlign w:val="center"/>
          </w:tcPr>
          <w:p w14:paraId="681B718D" w14:textId="77777777" w:rsidR="002F17FA" w:rsidRPr="00EE4F98" w:rsidRDefault="002F17FA" w:rsidP="009B7A5A">
            <w:pPr>
              <w:widowControl w:val="0"/>
              <w:jc w:val="center"/>
              <w:rPr>
                <w:rFonts w:ascii="Arial" w:hAnsi="Arial" w:cs="Arial"/>
                <w:color w:val="000000"/>
                <w:sz w:val="20"/>
                <w:szCs w:val="20"/>
                <w:lang w:val="es-MX"/>
              </w:rPr>
            </w:pPr>
          </w:p>
        </w:tc>
        <w:tc>
          <w:tcPr>
            <w:tcW w:w="1262" w:type="pct"/>
            <w:shd w:val="clear" w:color="auto" w:fill="auto"/>
            <w:vAlign w:val="center"/>
          </w:tcPr>
          <w:p w14:paraId="7FE02CB3" w14:textId="77777777" w:rsidR="002F17FA" w:rsidRPr="00EE4F98" w:rsidRDefault="002F17FA" w:rsidP="009B7A5A">
            <w:pPr>
              <w:widowControl w:val="0"/>
              <w:jc w:val="center"/>
              <w:rPr>
                <w:rFonts w:ascii="Arial" w:hAnsi="Arial" w:cs="Arial"/>
                <w:color w:val="000000"/>
                <w:sz w:val="20"/>
                <w:szCs w:val="20"/>
                <w:lang w:val="es-MX"/>
              </w:rPr>
            </w:pPr>
          </w:p>
        </w:tc>
        <w:tc>
          <w:tcPr>
            <w:tcW w:w="908" w:type="pct"/>
            <w:shd w:val="clear" w:color="auto" w:fill="auto"/>
            <w:vAlign w:val="center"/>
          </w:tcPr>
          <w:p w14:paraId="561FC03E" w14:textId="77777777" w:rsidR="002F17FA" w:rsidRPr="00EE4F98" w:rsidRDefault="002F17FA" w:rsidP="009B7A5A">
            <w:pPr>
              <w:widowControl w:val="0"/>
              <w:jc w:val="center"/>
              <w:rPr>
                <w:rFonts w:ascii="Arial" w:hAnsi="Arial" w:cs="Arial"/>
                <w:color w:val="000000"/>
                <w:sz w:val="20"/>
                <w:szCs w:val="20"/>
                <w:lang w:val="es-MX"/>
              </w:rPr>
            </w:pPr>
          </w:p>
          <w:p w14:paraId="0DD1F6F1" w14:textId="77777777" w:rsidR="002F17FA" w:rsidRPr="00EE4F98" w:rsidRDefault="002F17FA" w:rsidP="002F17FA">
            <w:pPr>
              <w:widowControl w:val="0"/>
              <w:rPr>
                <w:rFonts w:ascii="Arial" w:hAnsi="Arial" w:cs="Arial"/>
                <w:color w:val="000000"/>
                <w:sz w:val="20"/>
                <w:szCs w:val="20"/>
                <w:lang w:val="es-MX"/>
              </w:rPr>
            </w:pPr>
          </w:p>
        </w:tc>
      </w:tr>
      <w:tr w:rsidR="002F17FA" w:rsidRPr="00EE4F98" w14:paraId="1D2A8E49" w14:textId="77777777" w:rsidTr="009B7A5A">
        <w:trPr>
          <w:jc w:val="center"/>
        </w:trPr>
        <w:tc>
          <w:tcPr>
            <w:tcW w:w="1489" w:type="pct"/>
            <w:shd w:val="clear" w:color="auto" w:fill="auto"/>
            <w:vAlign w:val="center"/>
          </w:tcPr>
          <w:p w14:paraId="1F314946" w14:textId="77777777" w:rsidR="002F17FA" w:rsidRPr="00EE4F98" w:rsidRDefault="002F17FA" w:rsidP="009B7A5A">
            <w:pPr>
              <w:widowControl w:val="0"/>
              <w:jc w:val="center"/>
              <w:rPr>
                <w:rFonts w:ascii="Arial" w:hAnsi="Arial" w:cs="Arial"/>
                <w:color w:val="000000"/>
                <w:sz w:val="20"/>
                <w:szCs w:val="20"/>
                <w:lang w:val="es-MX"/>
              </w:rPr>
            </w:pPr>
          </w:p>
        </w:tc>
        <w:tc>
          <w:tcPr>
            <w:tcW w:w="1341" w:type="pct"/>
            <w:vAlign w:val="center"/>
          </w:tcPr>
          <w:p w14:paraId="40D4B4B5" w14:textId="77777777" w:rsidR="002F17FA" w:rsidRPr="00EE4F98" w:rsidRDefault="002F17FA" w:rsidP="009B7A5A">
            <w:pPr>
              <w:widowControl w:val="0"/>
              <w:jc w:val="center"/>
              <w:rPr>
                <w:rFonts w:ascii="Arial" w:hAnsi="Arial" w:cs="Arial"/>
                <w:color w:val="000000"/>
                <w:sz w:val="20"/>
                <w:szCs w:val="20"/>
                <w:lang w:val="es-MX"/>
              </w:rPr>
            </w:pPr>
          </w:p>
        </w:tc>
        <w:tc>
          <w:tcPr>
            <w:tcW w:w="1262" w:type="pct"/>
            <w:shd w:val="clear" w:color="auto" w:fill="auto"/>
            <w:vAlign w:val="center"/>
          </w:tcPr>
          <w:p w14:paraId="3B255906" w14:textId="77777777" w:rsidR="002F17FA" w:rsidRPr="00EE4F98" w:rsidRDefault="002F17FA" w:rsidP="009B7A5A">
            <w:pPr>
              <w:widowControl w:val="0"/>
              <w:jc w:val="center"/>
              <w:rPr>
                <w:rFonts w:ascii="Arial" w:hAnsi="Arial" w:cs="Arial"/>
                <w:color w:val="000000"/>
                <w:sz w:val="20"/>
                <w:szCs w:val="20"/>
                <w:lang w:val="es-MX"/>
              </w:rPr>
            </w:pPr>
          </w:p>
        </w:tc>
        <w:tc>
          <w:tcPr>
            <w:tcW w:w="908" w:type="pct"/>
            <w:shd w:val="clear" w:color="auto" w:fill="auto"/>
            <w:vAlign w:val="center"/>
          </w:tcPr>
          <w:p w14:paraId="22D509C8" w14:textId="77777777" w:rsidR="002F17FA" w:rsidRPr="00EE4F98" w:rsidRDefault="002F17FA" w:rsidP="009B7A5A">
            <w:pPr>
              <w:widowControl w:val="0"/>
              <w:jc w:val="center"/>
              <w:rPr>
                <w:rFonts w:ascii="Arial" w:hAnsi="Arial" w:cs="Arial"/>
                <w:color w:val="000000"/>
                <w:sz w:val="20"/>
                <w:szCs w:val="20"/>
                <w:lang w:val="es-MX"/>
              </w:rPr>
            </w:pPr>
          </w:p>
          <w:p w14:paraId="2A1FB334" w14:textId="77777777" w:rsidR="002F17FA" w:rsidRPr="00EE4F98" w:rsidRDefault="002F17FA" w:rsidP="009B7A5A">
            <w:pPr>
              <w:widowControl w:val="0"/>
              <w:jc w:val="center"/>
              <w:rPr>
                <w:rFonts w:ascii="Arial" w:hAnsi="Arial" w:cs="Arial"/>
                <w:color w:val="000000"/>
                <w:sz w:val="20"/>
                <w:szCs w:val="20"/>
                <w:lang w:val="es-MX"/>
              </w:rPr>
            </w:pPr>
          </w:p>
        </w:tc>
      </w:tr>
    </w:tbl>
    <w:p w14:paraId="4B381F5A" w14:textId="77777777" w:rsidR="002F17FA" w:rsidRPr="00EE4F98" w:rsidRDefault="002F17FA" w:rsidP="002F17FA">
      <w:pPr>
        <w:widowControl w:val="0"/>
        <w:jc w:val="both"/>
        <w:rPr>
          <w:rFonts w:ascii="Arial" w:hAnsi="Arial" w:cs="Arial"/>
          <w:bCs/>
          <w:sz w:val="20"/>
          <w:szCs w:val="20"/>
          <w:lang w:val="es-CO"/>
        </w:rPr>
      </w:pPr>
    </w:p>
    <w:p w14:paraId="79D7808B" w14:textId="77777777" w:rsidR="002F17FA" w:rsidRDefault="002F17FA" w:rsidP="002F17FA">
      <w:pPr>
        <w:widowControl w:val="0"/>
        <w:jc w:val="both"/>
        <w:rPr>
          <w:rFonts w:ascii="Arial" w:hAnsi="Arial" w:cs="Arial"/>
          <w:b/>
          <w:bCs/>
          <w:sz w:val="20"/>
          <w:szCs w:val="20"/>
          <w:lang w:val="es-CO"/>
        </w:rPr>
      </w:pPr>
    </w:p>
    <w:p w14:paraId="4E143349" w14:textId="2F930D91" w:rsidR="002F17FA" w:rsidRPr="002F17FA" w:rsidRDefault="002F17FA" w:rsidP="002F17FA">
      <w:pPr>
        <w:pStyle w:val="Prrafodelista"/>
        <w:widowControl w:val="0"/>
        <w:numPr>
          <w:ilvl w:val="0"/>
          <w:numId w:val="27"/>
        </w:numPr>
        <w:jc w:val="both"/>
        <w:rPr>
          <w:rFonts w:ascii="Arial" w:hAnsi="Arial" w:cs="Arial"/>
          <w:b/>
          <w:bCs/>
          <w:sz w:val="20"/>
          <w:szCs w:val="20"/>
          <w:lang w:val="es-CO"/>
        </w:rPr>
      </w:pPr>
      <w:r w:rsidRPr="002F17FA">
        <w:rPr>
          <w:rFonts w:ascii="Arial" w:hAnsi="Arial" w:cs="Arial"/>
          <w:b/>
          <w:bCs/>
          <w:sz w:val="20"/>
          <w:szCs w:val="20"/>
          <w:lang w:val="es-CO"/>
        </w:rPr>
        <w:t>Resultados de</w:t>
      </w:r>
      <w:r w:rsidRPr="002F17FA">
        <w:rPr>
          <w:rFonts w:ascii="Arial" w:hAnsi="Arial" w:cs="Arial"/>
          <w:bCs/>
          <w:sz w:val="20"/>
          <w:szCs w:val="20"/>
          <w:lang w:val="es-CO"/>
        </w:rPr>
        <w:t xml:space="preserve"> </w:t>
      </w:r>
      <w:r w:rsidRPr="002F17FA">
        <w:rPr>
          <w:rFonts w:ascii="Arial" w:hAnsi="Arial" w:cs="Arial"/>
          <w:b/>
          <w:bCs/>
          <w:sz w:val="20"/>
          <w:szCs w:val="20"/>
          <w:lang w:val="es-CO"/>
        </w:rPr>
        <w:t>la investigación o de la investigación/creación</w:t>
      </w:r>
    </w:p>
    <w:p w14:paraId="78005999" w14:textId="77777777" w:rsidR="002F17FA" w:rsidRPr="002F17FA" w:rsidRDefault="002F17FA" w:rsidP="002F17FA">
      <w:pPr>
        <w:widowControl w:val="0"/>
        <w:jc w:val="both"/>
        <w:rPr>
          <w:rFonts w:ascii="Arial" w:hAnsi="Arial" w:cs="Arial"/>
          <w:i/>
          <w:sz w:val="20"/>
          <w:szCs w:val="20"/>
        </w:rPr>
      </w:pPr>
      <w:r w:rsidRPr="002F17FA">
        <w:rPr>
          <w:rFonts w:ascii="Arial" w:hAnsi="Arial" w:cs="Arial"/>
          <w:bCs/>
          <w:i/>
          <w:sz w:val="20"/>
          <w:szCs w:val="20"/>
          <w:lang w:val="es-CO"/>
        </w:rPr>
        <w:t>Conocimiento generado en el cumplimiento de cada uno de los Objetivos</w:t>
      </w:r>
      <w:r w:rsidRPr="002F17FA">
        <w:rPr>
          <w:rFonts w:ascii="Arial" w:hAnsi="Arial" w:cs="Arial"/>
          <w:i/>
          <w:sz w:val="20"/>
          <w:szCs w:val="20"/>
        </w:rPr>
        <w:t>.</w:t>
      </w:r>
    </w:p>
    <w:p w14:paraId="407A39DE" w14:textId="77777777" w:rsidR="002F17FA" w:rsidRPr="004868DB" w:rsidRDefault="002F17FA" w:rsidP="002F17FA">
      <w:pPr>
        <w:spacing w:before="240"/>
        <w:ind w:firstLine="284"/>
        <w:jc w:val="both"/>
        <w:rPr>
          <w:rFonts w:ascii="Arial" w:hAnsi="Arial" w:cs="Arial"/>
          <w:sz w:val="20"/>
          <w:szCs w:val="20"/>
        </w:rPr>
      </w:pPr>
      <w:r w:rsidRPr="004868DB">
        <w:rPr>
          <w:rFonts w:ascii="Arial" w:hAnsi="Arial" w:cs="Arial"/>
          <w:b/>
          <w:bCs/>
          <w:sz w:val="20"/>
          <w:szCs w:val="20"/>
        </w:rPr>
        <w:t>Ejemplo:  Presentación tablas</w:t>
      </w:r>
    </w:p>
    <w:p w14:paraId="2C0ADA15" w14:textId="77777777" w:rsidR="002F17FA" w:rsidRPr="002F17FA" w:rsidRDefault="002F17FA" w:rsidP="002F17FA">
      <w:pPr>
        <w:spacing w:before="240"/>
        <w:jc w:val="both"/>
        <w:rPr>
          <w:rFonts w:ascii="Arial" w:hAnsi="Arial" w:cs="Arial"/>
          <w:i/>
          <w:sz w:val="20"/>
          <w:szCs w:val="20"/>
        </w:rPr>
      </w:pPr>
      <w:r w:rsidRPr="002F17FA">
        <w:rPr>
          <w:rFonts w:ascii="Arial" w:hAnsi="Arial" w:cs="Arial"/>
          <w:i/>
          <w:sz w:val="20"/>
          <w:szCs w:val="20"/>
        </w:rPr>
        <w:t>Para la construcción de las tablas, con líneas y columnas, con línea que divide los ejes, a espacio sencillo, con divisiones verticales y divisiones internas. Se deben utilizar unidades del Sistema Internacional (SI). Solo las tablas llevan título en la parte superior, a excepción de las figuras que llevan leyenda en la parte inferior (ejemplo). Las abreviaturas y acrónimos deben ser explicados como notas al pie en cada tabla. Un ejemplo de la presentación de una tabla es:</w:t>
      </w:r>
    </w:p>
    <w:p w14:paraId="375D28B4" w14:textId="77777777" w:rsidR="002F17FA" w:rsidRPr="004868DB" w:rsidRDefault="002F17FA" w:rsidP="002F17FA">
      <w:pPr>
        <w:spacing w:before="240"/>
        <w:ind w:firstLine="284"/>
        <w:jc w:val="both"/>
        <w:rPr>
          <w:rFonts w:ascii="Arial" w:hAnsi="Arial" w:cs="Arial"/>
          <w:sz w:val="20"/>
          <w:szCs w:val="20"/>
        </w:rPr>
      </w:pPr>
      <w:r w:rsidRPr="004868DB">
        <w:rPr>
          <w:rFonts w:ascii="Arial" w:hAnsi="Arial" w:cs="Arial"/>
          <w:b/>
          <w:bCs/>
          <w:sz w:val="20"/>
          <w:szCs w:val="20"/>
        </w:rPr>
        <w:t>Tabla 1.</w:t>
      </w:r>
      <w:r w:rsidRPr="004868DB">
        <w:rPr>
          <w:rFonts w:ascii="Arial" w:hAnsi="Arial" w:cs="Arial"/>
          <w:sz w:val="20"/>
          <w:szCs w:val="20"/>
        </w:rPr>
        <w:t xml:space="preserve"> Título de la tabla. </w:t>
      </w:r>
    </w:p>
    <w:p w14:paraId="0BEF4966" w14:textId="77777777" w:rsidR="002F17FA" w:rsidRPr="004868DB" w:rsidRDefault="002F17FA" w:rsidP="002F17FA">
      <w:pPr>
        <w:pStyle w:val="ADYNATabla"/>
        <w:jc w:val="center"/>
        <w:rPr>
          <w:rFonts w:ascii="Arial" w:hAnsi="Arial" w:cs="Arial"/>
          <w:sz w:val="20"/>
          <w:lang w:val="es-ES"/>
        </w:rPr>
      </w:pPr>
    </w:p>
    <w:tbl>
      <w:tblPr>
        <w:tblStyle w:val="Tablaconcuadrcula"/>
        <w:tblW w:w="7195" w:type="dxa"/>
        <w:jc w:val="center"/>
        <w:tblLayout w:type="fixed"/>
        <w:tblLook w:val="0400" w:firstRow="0" w:lastRow="0" w:firstColumn="0" w:lastColumn="0" w:noHBand="0" w:noVBand="1"/>
      </w:tblPr>
      <w:tblGrid>
        <w:gridCol w:w="1943"/>
        <w:gridCol w:w="1708"/>
        <w:gridCol w:w="1701"/>
        <w:gridCol w:w="1843"/>
      </w:tblGrid>
      <w:tr w:rsidR="002F17FA" w:rsidRPr="004868DB" w14:paraId="4D40F4EF" w14:textId="77777777" w:rsidTr="009B7A5A">
        <w:trPr>
          <w:trHeight w:val="493"/>
          <w:jc w:val="center"/>
        </w:trPr>
        <w:tc>
          <w:tcPr>
            <w:tcW w:w="1943" w:type="dxa"/>
          </w:tcPr>
          <w:p w14:paraId="75DF96E2" w14:textId="77777777" w:rsidR="002F17FA" w:rsidRPr="004868DB" w:rsidRDefault="002F17FA" w:rsidP="009B7A5A">
            <w:pPr>
              <w:pBdr>
                <w:top w:val="nil"/>
                <w:left w:val="nil"/>
                <w:bottom w:val="nil"/>
                <w:right w:val="nil"/>
                <w:between w:val="nil"/>
              </w:pBdr>
              <w:jc w:val="center"/>
              <w:rPr>
                <w:rFonts w:ascii="Arial" w:hAnsi="Arial" w:cs="Arial"/>
                <w:b/>
                <w:sz w:val="20"/>
                <w:szCs w:val="20"/>
              </w:rPr>
            </w:pPr>
            <w:r w:rsidRPr="004868DB">
              <w:rPr>
                <w:rFonts w:ascii="Arial" w:hAnsi="Arial" w:cs="Arial"/>
                <w:b/>
                <w:sz w:val="20"/>
                <w:szCs w:val="20"/>
              </w:rPr>
              <w:t>Participante</w:t>
            </w:r>
          </w:p>
        </w:tc>
        <w:tc>
          <w:tcPr>
            <w:tcW w:w="1708" w:type="dxa"/>
          </w:tcPr>
          <w:p w14:paraId="1DAC4B39" w14:textId="77777777" w:rsidR="002F17FA" w:rsidRPr="004868DB" w:rsidRDefault="002F17FA" w:rsidP="009B7A5A">
            <w:pPr>
              <w:pBdr>
                <w:top w:val="nil"/>
                <w:left w:val="nil"/>
                <w:bottom w:val="nil"/>
                <w:right w:val="nil"/>
                <w:between w:val="nil"/>
              </w:pBdr>
              <w:jc w:val="center"/>
              <w:rPr>
                <w:rFonts w:ascii="Arial" w:hAnsi="Arial" w:cs="Arial"/>
                <w:b/>
                <w:sz w:val="20"/>
                <w:szCs w:val="20"/>
              </w:rPr>
            </w:pPr>
            <w:r w:rsidRPr="004868DB">
              <w:rPr>
                <w:rFonts w:ascii="Arial" w:hAnsi="Arial" w:cs="Arial"/>
                <w:b/>
                <w:sz w:val="20"/>
                <w:szCs w:val="20"/>
              </w:rPr>
              <w:t>Profesión</w:t>
            </w:r>
          </w:p>
        </w:tc>
        <w:tc>
          <w:tcPr>
            <w:tcW w:w="1701" w:type="dxa"/>
          </w:tcPr>
          <w:p w14:paraId="75CE8B91" w14:textId="77777777" w:rsidR="002F17FA" w:rsidRPr="004868DB" w:rsidRDefault="002F17FA" w:rsidP="009B7A5A">
            <w:pPr>
              <w:pBdr>
                <w:top w:val="nil"/>
                <w:left w:val="nil"/>
                <w:bottom w:val="nil"/>
                <w:right w:val="nil"/>
                <w:between w:val="nil"/>
              </w:pBdr>
              <w:jc w:val="center"/>
              <w:rPr>
                <w:rFonts w:ascii="Arial" w:hAnsi="Arial" w:cs="Arial"/>
                <w:b/>
                <w:sz w:val="20"/>
                <w:szCs w:val="20"/>
              </w:rPr>
            </w:pPr>
            <w:r w:rsidRPr="004868DB">
              <w:rPr>
                <w:rFonts w:ascii="Arial" w:hAnsi="Arial" w:cs="Arial"/>
                <w:b/>
                <w:sz w:val="20"/>
                <w:szCs w:val="20"/>
              </w:rPr>
              <w:t>Universidad</w:t>
            </w:r>
          </w:p>
        </w:tc>
        <w:tc>
          <w:tcPr>
            <w:tcW w:w="1843" w:type="dxa"/>
          </w:tcPr>
          <w:p w14:paraId="0FCD2CEB" w14:textId="77777777" w:rsidR="002F17FA" w:rsidRPr="004868DB" w:rsidRDefault="002F17FA" w:rsidP="009B7A5A">
            <w:pPr>
              <w:pBdr>
                <w:top w:val="nil"/>
                <w:left w:val="nil"/>
                <w:bottom w:val="nil"/>
                <w:right w:val="nil"/>
                <w:between w:val="nil"/>
              </w:pBdr>
              <w:jc w:val="center"/>
              <w:rPr>
                <w:rFonts w:ascii="Arial" w:hAnsi="Arial" w:cs="Arial"/>
                <w:b/>
                <w:sz w:val="20"/>
                <w:szCs w:val="20"/>
              </w:rPr>
            </w:pPr>
            <w:r w:rsidRPr="004868DB">
              <w:rPr>
                <w:rFonts w:ascii="Arial" w:hAnsi="Arial" w:cs="Arial"/>
                <w:b/>
                <w:sz w:val="20"/>
                <w:szCs w:val="20"/>
              </w:rPr>
              <w:t>Departamento</w:t>
            </w:r>
          </w:p>
        </w:tc>
      </w:tr>
      <w:tr w:rsidR="002F17FA" w:rsidRPr="004868DB" w14:paraId="37902A50" w14:textId="77777777" w:rsidTr="009B7A5A">
        <w:trPr>
          <w:trHeight w:val="215"/>
          <w:jc w:val="center"/>
        </w:trPr>
        <w:tc>
          <w:tcPr>
            <w:tcW w:w="1943" w:type="dxa"/>
          </w:tcPr>
          <w:p w14:paraId="50014C31"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P1</w:t>
            </w:r>
            <w:proofErr w:type="spellEnd"/>
          </w:p>
        </w:tc>
        <w:tc>
          <w:tcPr>
            <w:tcW w:w="1708" w:type="dxa"/>
          </w:tcPr>
          <w:p w14:paraId="5CD4C5B2"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 xml:space="preserve">Licenciado </w:t>
            </w:r>
          </w:p>
        </w:tc>
        <w:tc>
          <w:tcPr>
            <w:tcW w:w="1701" w:type="dxa"/>
          </w:tcPr>
          <w:p w14:paraId="69B12BF5"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UPTC</w:t>
            </w:r>
            <w:proofErr w:type="spellEnd"/>
          </w:p>
        </w:tc>
        <w:tc>
          <w:tcPr>
            <w:tcW w:w="1843" w:type="dxa"/>
          </w:tcPr>
          <w:p w14:paraId="4CF03E3B"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Boyacá</w:t>
            </w:r>
          </w:p>
        </w:tc>
      </w:tr>
      <w:tr w:rsidR="002F17FA" w:rsidRPr="004868DB" w14:paraId="20EF51FF" w14:textId="77777777" w:rsidTr="009B7A5A">
        <w:trPr>
          <w:trHeight w:val="215"/>
          <w:jc w:val="center"/>
        </w:trPr>
        <w:tc>
          <w:tcPr>
            <w:tcW w:w="1943" w:type="dxa"/>
          </w:tcPr>
          <w:p w14:paraId="30B4007A"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P2</w:t>
            </w:r>
            <w:proofErr w:type="spellEnd"/>
          </w:p>
        </w:tc>
        <w:tc>
          <w:tcPr>
            <w:tcW w:w="1708" w:type="dxa"/>
          </w:tcPr>
          <w:p w14:paraId="048311C1"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Ingeniero</w:t>
            </w:r>
          </w:p>
        </w:tc>
        <w:tc>
          <w:tcPr>
            <w:tcW w:w="1701" w:type="dxa"/>
          </w:tcPr>
          <w:p w14:paraId="334CCCE4"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UN</w:t>
            </w:r>
          </w:p>
        </w:tc>
        <w:tc>
          <w:tcPr>
            <w:tcW w:w="1843" w:type="dxa"/>
          </w:tcPr>
          <w:p w14:paraId="245D0E03"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Cundinamarca</w:t>
            </w:r>
          </w:p>
        </w:tc>
      </w:tr>
      <w:tr w:rsidR="002F17FA" w:rsidRPr="004868DB" w14:paraId="691E427C" w14:textId="77777777" w:rsidTr="009B7A5A">
        <w:trPr>
          <w:trHeight w:val="169"/>
          <w:jc w:val="center"/>
        </w:trPr>
        <w:tc>
          <w:tcPr>
            <w:tcW w:w="1943" w:type="dxa"/>
          </w:tcPr>
          <w:p w14:paraId="1829735D"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P3</w:t>
            </w:r>
            <w:proofErr w:type="spellEnd"/>
          </w:p>
        </w:tc>
        <w:tc>
          <w:tcPr>
            <w:tcW w:w="1708" w:type="dxa"/>
          </w:tcPr>
          <w:p w14:paraId="093B7474"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Abogado</w:t>
            </w:r>
          </w:p>
        </w:tc>
        <w:tc>
          <w:tcPr>
            <w:tcW w:w="1701" w:type="dxa"/>
          </w:tcPr>
          <w:p w14:paraId="48EF4C6C"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Pr>
                <w:rFonts w:ascii="Arial" w:hAnsi="Arial" w:cs="Arial"/>
                <w:sz w:val="20"/>
                <w:szCs w:val="20"/>
              </w:rPr>
              <w:t xml:space="preserve">U. </w:t>
            </w:r>
            <w:r w:rsidRPr="004868DB">
              <w:rPr>
                <w:rFonts w:ascii="Arial" w:hAnsi="Arial" w:cs="Arial"/>
                <w:sz w:val="20"/>
                <w:szCs w:val="20"/>
              </w:rPr>
              <w:t>Santo Tomás</w:t>
            </w:r>
          </w:p>
        </w:tc>
        <w:tc>
          <w:tcPr>
            <w:tcW w:w="1843" w:type="dxa"/>
          </w:tcPr>
          <w:p w14:paraId="1F53B39D"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Meta</w:t>
            </w:r>
          </w:p>
        </w:tc>
      </w:tr>
      <w:tr w:rsidR="002F17FA" w:rsidRPr="004868DB" w14:paraId="5DB63510" w14:textId="77777777" w:rsidTr="009B7A5A">
        <w:trPr>
          <w:trHeight w:val="230"/>
          <w:jc w:val="center"/>
        </w:trPr>
        <w:tc>
          <w:tcPr>
            <w:tcW w:w="1943" w:type="dxa"/>
          </w:tcPr>
          <w:p w14:paraId="48E96E95"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P4</w:t>
            </w:r>
            <w:proofErr w:type="spellEnd"/>
          </w:p>
        </w:tc>
        <w:tc>
          <w:tcPr>
            <w:tcW w:w="1708" w:type="dxa"/>
          </w:tcPr>
          <w:p w14:paraId="3E44144F"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Químico</w:t>
            </w:r>
          </w:p>
        </w:tc>
        <w:tc>
          <w:tcPr>
            <w:tcW w:w="1701" w:type="dxa"/>
          </w:tcPr>
          <w:p w14:paraId="54CBEDCB"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UIS</w:t>
            </w:r>
            <w:proofErr w:type="spellEnd"/>
          </w:p>
        </w:tc>
        <w:tc>
          <w:tcPr>
            <w:tcW w:w="1843" w:type="dxa"/>
          </w:tcPr>
          <w:p w14:paraId="2E6E6F72"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Santander</w:t>
            </w:r>
          </w:p>
        </w:tc>
      </w:tr>
      <w:tr w:rsidR="002F17FA" w:rsidRPr="004868DB" w14:paraId="3A9F07B9" w14:textId="77777777" w:rsidTr="009B7A5A">
        <w:trPr>
          <w:trHeight w:val="230"/>
          <w:jc w:val="center"/>
        </w:trPr>
        <w:tc>
          <w:tcPr>
            <w:tcW w:w="1943" w:type="dxa"/>
          </w:tcPr>
          <w:p w14:paraId="321EA00C" w14:textId="77777777" w:rsidR="002F17FA" w:rsidRPr="004868DB" w:rsidRDefault="002F17FA" w:rsidP="009B7A5A">
            <w:pPr>
              <w:pBdr>
                <w:top w:val="nil"/>
                <w:left w:val="nil"/>
                <w:bottom w:val="nil"/>
                <w:right w:val="nil"/>
                <w:between w:val="nil"/>
              </w:pBdr>
              <w:jc w:val="center"/>
              <w:rPr>
                <w:rFonts w:ascii="Arial" w:hAnsi="Arial" w:cs="Arial"/>
                <w:sz w:val="20"/>
                <w:szCs w:val="20"/>
              </w:rPr>
            </w:pPr>
            <w:proofErr w:type="spellStart"/>
            <w:r w:rsidRPr="004868DB">
              <w:rPr>
                <w:rFonts w:ascii="Arial" w:hAnsi="Arial" w:cs="Arial"/>
                <w:sz w:val="20"/>
                <w:szCs w:val="20"/>
              </w:rPr>
              <w:t>P5</w:t>
            </w:r>
            <w:proofErr w:type="spellEnd"/>
          </w:p>
        </w:tc>
        <w:tc>
          <w:tcPr>
            <w:tcW w:w="1708" w:type="dxa"/>
          </w:tcPr>
          <w:p w14:paraId="5BEEC227"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Médico</w:t>
            </w:r>
          </w:p>
        </w:tc>
        <w:tc>
          <w:tcPr>
            <w:tcW w:w="1701" w:type="dxa"/>
          </w:tcPr>
          <w:p w14:paraId="719B2B2E"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Pr>
                <w:rFonts w:ascii="Arial" w:hAnsi="Arial" w:cs="Arial"/>
                <w:sz w:val="20"/>
                <w:szCs w:val="20"/>
              </w:rPr>
              <w:t xml:space="preserve">U. </w:t>
            </w:r>
            <w:r w:rsidRPr="004868DB">
              <w:rPr>
                <w:rFonts w:ascii="Arial" w:hAnsi="Arial" w:cs="Arial"/>
                <w:sz w:val="20"/>
                <w:szCs w:val="20"/>
              </w:rPr>
              <w:t>Andes</w:t>
            </w:r>
          </w:p>
        </w:tc>
        <w:tc>
          <w:tcPr>
            <w:tcW w:w="1843" w:type="dxa"/>
          </w:tcPr>
          <w:p w14:paraId="68D47BD2" w14:textId="77777777" w:rsidR="002F17FA" w:rsidRPr="004868DB" w:rsidRDefault="002F17FA" w:rsidP="009B7A5A">
            <w:pPr>
              <w:pBdr>
                <w:top w:val="nil"/>
                <w:left w:val="nil"/>
                <w:bottom w:val="nil"/>
                <w:right w:val="nil"/>
                <w:between w:val="nil"/>
              </w:pBdr>
              <w:jc w:val="center"/>
              <w:rPr>
                <w:rFonts w:ascii="Arial" w:hAnsi="Arial" w:cs="Arial"/>
                <w:sz w:val="20"/>
                <w:szCs w:val="20"/>
              </w:rPr>
            </w:pPr>
            <w:r w:rsidRPr="004868DB">
              <w:rPr>
                <w:rFonts w:ascii="Arial" w:hAnsi="Arial" w:cs="Arial"/>
                <w:sz w:val="20"/>
                <w:szCs w:val="20"/>
              </w:rPr>
              <w:t>Cundinamarca</w:t>
            </w:r>
          </w:p>
        </w:tc>
      </w:tr>
    </w:tbl>
    <w:p w14:paraId="01F81549" w14:textId="77777777" w:rsidR="002F17FA" w:rsidRPr="004868DB" w:rsidRDefault="002F17FA" w:rsidP="002F17FA">
      <w:pPr>
        <w:jc w:val="center"/>
        <w:rPr>
          <w:rFonts w:ascii="Arial" w:hAnsi="Arial" w:cs="Arial"/>
          <w:b/>
          <w:bCs/>
          <w:sz w:val="20"/>
          <w:szCs w:val="20"/>
        </w:rPr>
      </w:pPr>
    </w:p>
    <w:p w14:paraId="2555332A" w14:textId="77777777" w:rsidR="002F17FA" w:rsidRPr="004868DB" w:rsidRDefault="002F17FA" w:rsidP="002F17FA">
      <w:pPr>
        <w:jc w:val="center"/>
        <w:rPr>
          <w:rFonts w:ascii="Arial" w:hAnsi="Arial" w:cs="Arial"/>
          <w:sz w:val="20"/>
          <w:szCs w:val="20"/>
        </w:rPr>
      </w:pPr>
      <w:r w:rsidRPr="004868DB">
        <w:rPr>
          <w:rFonts w:ascii="Arial" w:hAnsi="Arial" w:cs="Arial"/>
          <w:b/>
          <w:bCs/>
          <w:sz w:val="20"/>
          <w:szCs w:val="20"/>
        </w:rPr>
        <w:t>Fuente:</w:t>
      </w:r>
      <w:r w:rsidRPr="004868DB">
        <w:rPr>
          <w:rFonts w:ascii="Arial" w:hAnsi="Arial" w:cs="Arial"/>
          <w:sz w:val="20"/>
          <w:szCs w:val="20"/>
        </w:rPr>
        <w:t xml:space="preserve"> adaptado de </w:t>
      </w:r>
      <w:proofErr w:type="spellStart"/>
      <w:r w:rsidRPr="004868DB">
        <w:rPr>
          <w:rFonts w:ascii="Arial" w:hAnsi="Arial" w:cs="Arial"/>
          <w:sz w:val="20"/>
          <w:szCs w:val="20"/>
        </w:rPr>
        <w:t>XXXXX</w:t>
      </w:r>
      <w:proofErr w:type="spellEnd"/>
      <w:r w:rsidRPr="004868DB">
        <w:rPr>
          <w:rFonts w:ascii="Arial" w:hAnsi="Arial" w:cs="Arial"/>
          <w:sz w:val="20"/>
          <w:szCs w:val="20"/>
        </w:rPr>
        <w:t xml:space="preserve"> o autores (cuando la tabla es aportada por los autores).</w:t>
      </w:r>
    </w:p>
    <w:p w14:paraId="50989B17" w14:textId="77777777" w:rsidR="002F17FA" w:rsidRDefault="002F17FA" w:rsidP="002F17FA">
      <w:pPr>
        <w:jc w:val="center"/>
      </w:pPr>
    </w:p>
    <w:p w14:paraId="5CE261D7" w14:textId="77777777" w:rsidR="002F17FA" w:rsidRDefault="002F17FA" w:rsidP="002F17FA">
      <w:pPr>
        <w:jc w:val="both"/>
        <w:rPr>
          <w:rFonts w:ascii="Arial" w:hAnsi="Arial" w:cs="Arial"/>
          <w:b/>
          <w:bCs/>
          <w:sz w:val="20"/>
          <w:szCs w:val="20"/>
        </w:rPr>
      </w:pPr>
    </w:p>
    <w:p w14:paraId="036A586F" w14:textId="77777777" w:rsidR="00184AF3" w:rsidRDefault="00184AF3" w:rsidP="002F17FA">
      <w:pPr>
        <w:jc w:val="both"/>
        <w:rPr>
          <w:rFonts w:ascii="Arial" w:hAnsi="Arial" w:cs="Arial"/>
          <w:b/>
          <w:bCs/>
          <w:sz w:val="20"/>
          <w:szCs w:val="20"/>
        </w:rPr>
      </w:pPr>
    </w:p>
    <w:p w14:paraId="7D8A67EC" w14:textId="77777777" w:rsidR="00184AF3" w:rsidRDefault="00184AF3" w:rsidP="002F17FA">
      <w:pPr>
        <w:jc w:val="both"/>
        <w:rPr>
          <w:rFonts w:ascii="Arial" w:hAnsi="Arial" w:cs="Arial"/>
          <w:b/>
          <w:bCs/>
          <w:sz w:val="20"/>
          <w:szCs w:val="20"/>
        </w:rPr>
      </w:pPr>
    </w:p>
    <w:p w14:paraId="43D8DED4" w14:textId="77777777" w:rsidR="00184AF3" w:rsidRDefault="00184AF3" w:rsidP="002F17FA">
      <w:pPr>
        <w:jc w:val="both"/>
        <w:rPr>
          <w:rFonts w:ascii="Arial" w:hAnsi="Arial" w:cs="Arial"/>
          <w:b/>
          <w:bCs/>
          <w:sz w:val="20"/>
          <w:szCs w:val="20"/>
        </w:rPr>
      </w:pPr>
    </w:p>
    <w:p w14:paraId="1DC3EE91" w14:textId="77777777" w:rsidR="00184AF3" w:rsidRDefault="00184AF3" w:rsidP="002F17FA">
      <w:pPr>
        <w:jc w:val="both"/>
        <w:rPr>
          <w:rFonts w:ascii="Arial" w:hAnsi="Arial" w:cs="Arial"/>
          <w:b/>
          <w:bCs/>
          <w:sz w:val="20"/>
          <w:szCs w:val="20"/>
        </w:rPr>
      </w:pPr>
    </w:p>
    <w:p w14:paraId="0982A11E" w14:textId="71E949DF" w:rsidR="002F17FA" w:rsidRPr="004868DB" w:rsidRDefault="002F17FA" w:rsidP="002F17FA">
      <w:pPr>
        <w:jc w:val="both"/>
        <w:rPr>
          <w:rFonts w:ascii="Arial" w:hAnsi="Arial" w:cs="Arial"/>
          <w:b/>
          <w:bCs/>
          <w:sz w:val="20"/>
          <w:szCs w:val="20"/>
        </w:rPr>
      </w:pPr>
      <w:r w:rsidRPr="004868DB">
        <w:rPr>
          <w:rFonts w:ascii="Arial" w:hAnsi="Arial" w:cs="Arial"/>
          <w:b/>
          <w:bCs/>
          <w:sz w:val="20"/>
          <w:szCs w:val="20"/>
        </w:rPr>
        <w:lastRenderedPageBreak/>
        <w:t xml:space="preserve">Ejemplo: Presentación de figuras. </w:t>
      </w:r>
    </w:p>
    <w:p w14:paraId="736BB49E" w14:textId="77777777" w:rsidR="002F17FA" w:rsidRPr="004868DB" w:rsidRDefault="002F17FA" w:rsidP="002F17FA">
      <w:pPr>
        <w:jc w:val="both"/>
        <w:rPr>
          <w:rFonts w:ascii="Arial" w:hAnsi="Arial" w:cs="Arial"/>
          <w:b/>
          <w:bCs/>
          <w:sz w:val="20"/>
          <w:szCs w:val="20"/>
        </w:rPr>
      </w:pPr>
    </w:p>
    <w:p w14:paraId="05FCFE7F" w14:textId="77777777" w:rsidR="002F17FA" w:rsidRPr="002F17FA" w:rsidRDefault="002F17FA" w:rsidP="002F17FA">
      <w:pPr>
        <w:jc w:val="both"/>
        <w:rPr>
          <w:rFonts w:ascii="Arial" w:hAnsi="Arial" w:cs="Arial"/>
          <w:i/>
          <w:sz w:val="20"/>
          <w:szCs w:val="20"/>
        </w:rPr>
      </w:pPr>
      <w:r w:rsidRPr="002F17FA">
        <w:rPr>
          <w:rFonts w:ascii="Arial" w:hAnsi="Arial" w:cs="Arial"/>
          <w:i/>
          <w:sz w:val="20"/>
          <w:szCs w:val="20"/>
        </w:rPr>
        <w:t>Dentro de la categoría de figuras se incluyen gráficos, imágenes, fotos, y cada una de ellas debe tener su correspondiente leyenda y fuente; en caso de ser de su propia autoría, es necesario indicarlo. Las abreviaturas y acrónimos deben ser explicados en la leyenda de la figura. Las figuras deben ser enviadas en formato .</w:t>
      </w:r>
      <w:proofErr w:type="spellStart"/>
      <w:r w:rsidRPr="002F17FA">
        <w:rPr>
          <w:rFonts w:ascii="Arial" w:hAnsi="Arial" w:cs="Arial"/>
          <w:i/>
          <w:sz w:val="20"/>
          <w:szCs w:val="20"/>
        </w:rPr>
        <w:t>jpg</w:t>
      </w:r>
      <w:proofErr w:type="spellEnd"/>
      <w:r w:rsidRPr="002F17FA">
        <w:rPr>
          <w:rFonts w:ascii="Arial" w:hAnsi="Arial" w:cs="Arial"/>
          <w:i/>
          <w:sz w:val="20"/>
          <w:szCs w:val="20"/>
        </w:rPr>
        <w:t xml:space="preserve"> .gif o .png y deben tener una excelente calidad (Figura 1). Un ejemplo de figura:</w:t>
      </w:r>
    </w:p>
    <w:p w14:paraId="55BC1398" w14:textId="77777777" w:rsidR="002F17FA" w:rsidRPr="004868DB" w:rsidRDefault="002F17FA" w:rsidP="002F17FA">
      <w:pPr>
        <w:ind w:firstLine="284"/>
        <w:jc w:val="both"/>
        <w:rPr>
          <w:rFonts w:ascii="Arial" w:hAnsi="Arial" w:cs="Arial"/>
          <w:sz w:val="20"/>
          <w:szCs w:val="20"/>
        </w:rPr>
      </w:pPr>
      <w:r w:rsidRPr="004868DB">
        <w:rPr>
          <w:rFonts w:ascii="Arial" w:hAnsi="Arial" w:cs="Arial"/>
          <w:noProof/>
          <w:sz w:val="20"/>
          <w:szCs w:val="20"/>
        </w:rPr>
        <w:drawing>
          <wp:anchor distT="0" distB="0" distL="114300" distR="114300" simplePos="0" relativeHeight="251659264" behindDoc="1" locked="0" layoutInCell="1" allowOverlap="1" wp14:anchorId="647BDAFC" wp14:editId="0EA26C97">
            <wp:simplePos x="0" y="0"/>
            <wp:positionH relativeFrom="margin">
              <wp:align>center</wp:align>
            </wp:positionH>
            <wp:positionV relativeFrom="paragraph">
              <wp:posOffset>7327</wp:posOffset>
            </wp:positionV>
            <wp:extent cx="3553612" cy="2791864"/>
            <wp:effectExtent l="0" t="0" r="8890" b="8890"/>
            <wp:wrapNone/>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53612" cy="27918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4896AC" w14:textId="77777777" w:rsidR="002F17FA" w:rsidRPr="004868DB" w:rsidRDefault="002F17FA" w:rsidP="002F17FA">
      <w:pPr>
        <w:ind w:firstLine="284"/>
        <w:jc w:val="both"/>
        <w:rPr>
          <w:rFonts w:ascii="Arial" w:hAnsi="Arial" w:cs="Arial"/>
          <w:sz w:val="20"/>
          <w:szCs w:val="20"/>
        </w:rPr>
      </w:pPr>
    </w:p>
    <w:p w14:paraId="1AC8FFE8" w14:textId="77777777" w:rsidR="002F17FA" w:rsidRPr="004868DB" w:rsidRDefault="002F17FA" w:rsidP="002F17FA">
      <w:pPr>
        <w:ind w:firstLine="284"/>
        <w:jc w:val="both"/>
        <w:rPr>
          <w:rFonts w:ascii="Arial" w:hAnsi="Arial" w:cs="Arial"/>
          <w:sz w:val="20"/>
          <w:szCs w:val="20"/>
        </w:rPr>
      </w:pPr>
    </w:p>
    <w:p w14:paraId="2C0E1C55" w14:textId="77777777" w:rsidR="002F17FA" w:rsidRPr="004868DB" w:rsidRDefault="002F17FA" w:rsidP="002F17FA">
      <w:pPr>
        <w:ind w:firstLine="284"/>
        <w:jc w:val="both"/>
        <w:rPr>
          <w:rFonts w:ascii="Arial" w:hAnsi="Arial" w:cs="Arial"/>
          <w:sz w:val="20"/>
          <w:szCs w:val="20"/>
        </w:rPr>
      </w:pPr>
    </w:p>
    <w:p w14:paraId="3461B36F" w14:textId="77777777" w:rsidR="002F17FA" w:rsidRPr="004868DB" w:rsidRDefault="002F17FA" w:rsidP="002F17FA">
      <w:pPr>
        <w:ind w:firstLine="284"/>
        <w:jc w:val="both"/>
        <w:rPr>
          <w:rFonts w:ascii="Arial" w:hAnsi="Arial" w:cs="Arial"/>
          <w:sz w:val="20"/>
          <w:szCs w:val="20"/>
        </w:rPr>
      </w:pPr>
    </w:p>
    <w:p w14:paraId="232D78E6" w14:textId="77777777" w:rsidR="002F17FA" w:rsidRPr="004868DB" w:rsidRDefault="002F17FA" w:rsidP="002F17FA">
      <w:pPr>
        <w:ind w:firstLine="284"/>
        <w:jc w:val="both"/>
        <w:rPr>
          <w:rFonts w:ascii="Arial" w:hAnsi="Arial" w:cs="Arial"/>
          <w:sz w:val="20"/>
          <w:szCs w:val="20"/>
        </w:rPr>
      </w:pPr>
    </w:p>
    <w:p w14:paraId="2283E5A6" w14:textId="77777777" w:rsidR="002F17FA" w:rsidRPr="004868DB" w:rsidRDefault="002F17FA" w:rsidP="002F17FA">
      <w:pPr>
        <w:ind w:firstLine="284"/>
        <w:jc w:val="both"/>
        <w:rPr>
          <w:rFonts w:ascii="Arial" w:hAnsi="Arial" w:cs="Arial"/>
          <w:sz w:val="20"/>
          <w:szCs w:val="20"/>
        </w:rPr>
      </w:pPr>
    </w:p>
    <w:p w14:paraId="390DDFD5" w14:textId="77777777" w:rsidR="002F17FA" w:rsidRPr="004868DB" w:rsidRDefault="002F17FA" w:rsidP="002F17FA">
      <w:pPr>
        <w:ind w:firstLine="284"/>
        <w:jc w:val="both"/>
        <w:rPr>
          <w:rFonts w:ascii="Arial" w:hAnsi="Arial" w:cs="Arial"/>
          <w:sz w:val="20"/>
          <w:szCs w:val="20"/>
        </w:rPr>
      </w:pPr>
    </w:p>
    <w:p w14:paraId="6450AFA4" w14:textId="77777777" w:rsidR="002F17FA" w:rsidRPr="004868DB" w:rsidRDefault="002F17FA" w:rsidP="002F17FA">
      <w:pPr>
        <w:ind w:firstLine="284"/>
        <w:jc w:val="both"/>
        <w:rPr>
          <w:rFonts w:ascii="Arial" w:hAnsi="Arial" w:cs="Arial"/>
          <w:sz w:val="20"/>
          <w:szCs w:val="20"/>
        </w:rPr>
      </w:pPr>
    </w:p>
    <w:p w14:paraId="066F0870" w14:textId="77777777" w:rsidR="002F17FA" w:rsidRPr="004868DB" w:rsidRDefault="002F17FA" w:rsidP="002F17FA">
      <w:pPr>
        <w:ind w:firstLine="284"/>
        <w:jc w:val="both"/>
        <w:rPr>
          <w:rFonts w:ascii="Arial" w:hAnsi="Arial" w:cs="Arial"/>
          <w:sz w:val="20"/>
          <w:szCs w:val="20"/>
        </w:rPr>
      </w:pPr>
    </w:p>
    <w:p w14:paraId="6CA36CB4" w14:textId="77777777" w:rsidR="002F17FA" w:rsidRPr="004868DB" w:rsidRDefault="002F17FA" w:rsidP="002F17FA">
      <w:pPr>
        <w:ind w:firstLine="284"/>
        <w:jc w:val="both"/>
        <w:rPr>
          <w:rFonts w:ascii="Arial" w:hAnsi="Arial" w:cs="Arial"/>
          <w:sz w:val="20"/>
          <w:szCs w:val="20"/>
        </w:rPr>
      </w:pPr>
    </w:p>
    <w:p w14:paraId="548E2230" w14:textId="77777777" w:rsidR="002F17FA" w:rsidRPr="004868DB" w:rsidRDefault="002F17FA" w:rsidP="002F17FA">
      <w:pPr>
        <w:ind w:firstLine="284"/>
        <w:jc w:val="both"/>
        <w:rPr>
          <w:rFonts w:ascii="Arial" w:hAnsi="Arial" w:cs="Arial"/>
          <w:sz w:val="20"/>
          <w:szCs w:val="20"/>
        </w:rPr>
      </w:pPr>
    </w:p>
    <w:p w14:paraId="6BC25B62" w14:textId="77777777" w:rsidR="002F17FA" w:rsidRPr="004868DB" w:rsidRDefault="002F17FA" w:rsidP="002F17FA">
      <w:pPr>
        <w:ind w:firstLine="284"/>
        <w:jc w:val="center"/>
        <w:rPr>
          <w:rFonts w:ascii="Arial" w:hAnsi="Arial" w:cs="Arial"/>
          <w:b/>
          <w:bCs/>
          <w:sz w:val="20"/>
          <w:szCs w:val="20"/>
        </w:rPr>
      </w:pPr>
    </w:p>
    <w:p w14:paraId="1A38B78A" w14:textId="77777777" w:rsidR="002F17FA" w:rsidRPr="004868DB" w:rsidRDefault="002F17FA" w:rsidP="002F17FA">
      <w:pPr>
        <w:ind w:firstLine="284"/>
        <w:jc w:val="center"/>
        <w:rPr>
          <w:rFonts w:ascii="Arial" w:hAnsi="Arial" w:cs="Arial"/>
          <w:b/>
          <w:bCs/>
          <w:sz w:val="20"/>
          <w:szCs w:val="20"/>
        </w:rPr>
      </w:pPr>
    </w:p>
    <w:p w14:paraId="0CE5E335" w14:textId="77777777" w:rsidR="002F17FA" w:rsidRPr="004868DB" w:rsidRDefault="002F17FA" w:rsidP="002F17FA">
      <w:pPr>
        <w:ind w:firstLine="284"/>
        <w:jc w:val="center"/>
        <w:rPr>
          <w:rFonts w:ascii="Arial" w:hAnsi="Arial" w:cs="Arial"/>
          <w:b/>
          <w:bCs/>
          <w:sz w:val="20"/>
          <w:szCs w:val="20"/>
        </w:rPr>
      </w:pPr>
    </w:p>
    <w:p w14:paraId="6A4A12F6" w14:textId="77777777" w:rsidR="002F17FA" w:rsidRPr="004868DB" w:rsidRDefault="002F17FA" w:rsidP="002F17FA">
      <w:pPr>
        <w:ind w:firstLine="284"/>
        <w:jc w:val="center"/>
        <w:rPr>
          <w:rFonts w:ascii="Arial" w:hAnsi="Arial" w:cs="Arial"/>
          <w:b/>
          <w:bCs/>
          <w:sz w:val="20"/>
          <w:szCs w:val="20"/>
        </w:rPr>
      </w:pPr>
    </w:p>
    <w:p w14:paraId="36C655BD" w14:textId="77777777" w:rsidR="002F17FA" w:rsidRPr="004868DB" w:rsidRDefault="002F17FA" w:rsidP="002F17FA">
      <w:pPr>
        <w:ind w:firstLine="284"/>
        <w:jc w:val="center"/>
        <w:rPr>
          <w:rFonts w:ascii="Arial" w:hAnsi="Arial" w:cs="Arial"/>
          <w:b/>
          <w:bCs/>
          <w:sz w:val="20"/>
          <w:szCs w:val="20"/>
        </w:rPr>
      </w:pPr>
    </w:p>
    <w:p w14:paraId="71D3FC7D" w14:textId="77777777" w:rsidR="002F17FA" w:rsidRDefault="002F17FA" w:rsidP="002F17FA">
      <w:pPr>
        <w:ind w:firstLine="284"/>
        <w:jc w:val="center"/>
        <w:rPr>
          <w:rFonts w:ascii="Arial" w:hAnsi="Arial" w:cs="Arial"/>
          <w:b/>
          <w:bCs/>
          <w:sz w:val="20"/>
          <w:szCs w:val="20"/>
        </w:rPr>
      </w:pPr>
    </w:p>
    <w:p w14:paraId="316A75E3" w14:textId="77777777" w:rsidR="00184AF3" w:rsidRDefault="00184AF3" w:rsidP="002F17FA">
      <w:pPr>
        <w:jc w:val="center"/>
        <w:rPr>
          <w:rFonts w:ascii="Arial" w:hAnsi="Arial" w:cs="Arial"/>
          <w:b/>
          <w:bCs/>
          <w:sz w:val="20"/>
          <w:szCs w:val="20"/>
        </w:rPr>
      </w:pPr>
    </w:p>
    <w:p w14:paraId="6C8A3687" w14:textId="082C955B" w:rsidR="002F17FA" w:rsidRPr="004868DB" w:rsidRDefault="002F17FA" w:rsidP="002F17FA">
      <w:pPr>
        <w:jc w:val="center"/>
        <w:rPr>
          <w:rFonts w:ascii="Arial" w:hAnsi="Arial" w:cs="Arial"/>
          <w:sz w:val="20"/>
          <w:szCs w:val="20"/>
        </w:rPr>
      </w:pPr>
      <w:r w:rsidRPr="004868DB">
        <w:rPr>
          <w:rFonts w:ascii="Arial" w:hAnsi="Arial" w:cs="Arial"/>
          <w:b/>
          <w:bCs/>
          <w:sz w:val="20"/>
          <w:szCs w:val="20"/>
        </w:rPr>
        <w:t xml:space="preserve">Figura 1. </w:t>
      </w:r>
      <w:r w:rsidRPr="004868DB">
        <w:rPr>
          <w:rFonts w:ascii="Arial" w:hAnsi="Arial" w:cs="Arial"/>
          <w:sz w:val="20"/>
          <w:szCs w:val="20"/>
        </w:rPr>
        <w:t xml:space="preserve"> Nombre la figura.</w:t>
      </w:r>
    </w:p>
    <w:p w14:paraId="0D5AC146" w14:textId="77777777" w:rsidR="002F17FA" w:rsidRPr="004868DB" w:rsidRDefault="002F17FA" w:rsidP="002F17FA">
      <w:pPr>
        <w:jc w:val="center"/>
        <w:rPr>
          <w:rFonts w:ascii="Arial" w:hAnsi="Arial" w:cs="Arial"/>
          <w:sz w:val="20"/>
          <w:szCs w:val="20"/>
        </w:rPr>
      </w:pPr>
    </w:p>
    <w:p w14:paraId="10DF2166" w14:textId="77777777" w:rsidR="002F17FA" w:rsidRDefault="002F17FA" w:rsidP="002F17FA">
      <w:pPr>
        <w:widowControl w:val="0"/>
        <w:jc w:val="center"/>
        <w:rPr>
          <w:rFonts w:ascii="Arial" w:hAnsi="Arial" w:cs="Arial"/>
          <w:bCs/>
          <w:sz w:val="20"/>
          <w:szCs w:val="20"/>
        </w:rPr>
      </w:pPr>
      <w:r w:rsidRPr="004868DB">
        <w:rPr>
          <w:rFonts w:ascii="Arial" w:hAnsi="Arial" w:cs="Arial"/>
          <w:b/>
          <w:bCs/>
          <w:sz w:val="20"/>
          <w:szCs w:val="20"/>
        </w:rPr>
        <w:t xml:space="preserve">Fuente: </w:t>
      </w:r>
      <w:r w:rsidRPr="004868DB">
        <w:rPr>
          <w:rFonts w:ascii="Arial" w:hAnsi="Arial" w:cs="Arial"/>
          <w:sz w:val="20"/>
          <w:szCs w:val="20"/>
        </w:rPr>
        <w:t>Autor Pérez, 2019.</w:t>
      </w:r>
    </w:p>
    <w:p w14:paraId="35FC7FAC" w14:textId="77777777" w:rsidR="002F17FA" w:rsidRDefault="002F17FA" w:rsidP="002F17FA">
      <w:pPr>
        <w:widowControl w:val="0"/>
        <w:jc w:val="center"/>
        <w:rPr>
          <w:rFonts w:ascii="Arial" w:hAnsi="Arial" w:cs="Arial"/>
          <w:bCs/>
          <w:sz w:val="20"/>
          <w:szCs w:val="20"/>
        </w:rPr>
      </w:pPr>
    </w:p>
    <w:p w14:paraId="41ECB870" w14:textId="77777777" w:rsidR="002F17FA" w:rsidRDefault="002F17FA" w:rsidP="002F17FA">
      <w:pPr>
        <w:widowControl w:val="0"/>
        <w:jc w:val="center"/>
        <w:rPr>
          <w:rFonts w:ascii="Arial" w:hAnsi="Arial" w:cs="Arial"/>
          <w:bCs/>
          <w:sz w:val="20"/>
          <w:szCs w:val="20"/>
        </w:rPr>
      </w:pPr>
    </w:p>
    <w:p w14:paraId="30FC247F" w14:textId="36E5921C" w:rsidR="001A361B" w:rsidRDefault="00086628" w:rsidP="00721E9D">
      <w:pPr>
        <w:pStyle w:val="Prrafodelista"/>
        <w:numPr>
          <w:ilvl w:val="0"/>
          <w:numId w:val="27"/>
        </w:numPr>
        <w:jc w:val="both"/>
        <w:rPr>
          <w:rFonts w:ascii="Arial" w:hAnsi="Arial" w:cs="Arial"/>
          <w:b/>
          <w:bCs/>
          <w:sz w:val="20"/>
          <w:szCs w:val="20"/>
        </w:rPr>
      </w:pPr>
      <w:r>
        <w:rPr>
          <w:rFonts w:ascii="Arial" w:hAnsi="Arial" w:cs="Arial"/>
          <w:b/>
          <w:bCs/>
          <w:sz w:val="20"/>
          <w:szCs w:val="20"/>
        </w:rPr>
        <w:t>Impactos alcanzados por los resultados</w:t>
      </w:r>
    </w:p>
    <w:p w14:paraId="0B7C35E9" w14:textId="7AA271FB" w:rsidR="00721E9D" w:rsidRDefault="00721E9D" w:rsidP="00721E9D">
      <w:pPr>
        <w:jc w:val="both"/>
        <w:rPr>
          <w:rFonts w:ascii="Arial" w:hAnsi="Arial" w:cs="Arial"/>
          <w:b/>
          <w:bCs/>
          <w:sz w:val="20"/>
          <w:szCs w:val="20"/>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30"/>
        <w:gridCol w:w="2239"/>
        <w:gridCol w:w="5245"/>
      </w:tblGrid>
      <w:tr w:rsidR="00721E9D" w:rsidRPr="00721E9D" w14:paraId="0417EB88" w14:textId="77777777" w:rsidTr="009B7A5A">
        <w:trPr>
          <w:jc w:val="center"/>
        </w:trPr>
        <w:tc>
          <w:tcPr>
            <w:tcW w:w="1730" w:type="dxa"/>
            <w:shd w:val="clear" w:color="auto" w:fill="auto"/>
          </w:tcPr>
          <w:p w14:paraId="50AEE8F6"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Aplicación del Conocimiento</w:t>
            </w:r>
          </w:p>
          <w:p w14:paraId="612C0EF0" w14:textId="77777777" w:rsidR="00721E9D" w:rsidRPr="00721E9D" w:rsidRDefault="00721E9D" w:rsidP="00721E9D">
            <w:pPr>
              <w:jc w:val="both"/>
              <w:rPr>
                <w:rFonts w:ascii="Arial" w:hAnsi="Arial" w:cs="Arial"/>
                <w:bCs/>
                <w:sz w:val="20"/>
                <w:szCs w:val="20"/>
                <w:lang w:val="es-CO"/>
              </w:rPr>
            </w:pPr>
          </w:p>
        </w:tc>
        <w:tc>
          <w:tcPr>
            <w:tcW w:w="7484" w:type="dxa"/>
            <w:gridSpan w:val="2"/>
            <w:shd w:val="clear" w:color="auto" w:fill="auto"/>
          </w:tcPr>
          <w:p w14:paraId="72460AC4" w14:textId="77777777" w:rsidR="00721E9D" w:rsidRPr="00721E9D" w:rsidRDefault="00721E9D" w:rsidP="00721E9D">
            <w:pPr>
              <w:jc w:val="both"/>
              <w:rPr>
                <w:rFonts w:ascii="Arial" w:hAnsi="Arial" w:cs="Arial"/>
                <w:bCs/>
                <w:i/>
                <w:sz w:val="20"/>
                <w:szCs w:val="20"/>
                <w:lang w:val="es-CO"/>
              </w:rPr>
            </w:pPr>
            <w:r w:rsidRPr="00721E9D">
              <w:rPr>
                <w:rFonts w:ascii="Arial" w:hAnsi="Arial" w:cs="Arial"/>
                <w:bCs/>
                <w:i/>
                <w:sz w:val="20"/>
                <w:szCs w:val="20"/>
                <w:lang w:val="es-CO"/>
              </w:rPr>
              <w:t>(Describa las aplicaciones y utilidad que tienen los resultados del proyecto)</w:t>
            </w:r>
          </w:p>
        </w:tc>
      </w:tr>
      <w:tr w:rsidR="00721E9D" w:rsidRPr="00721E9D" w14:paraId="03C0D7C0" w14:textId="77777777" w:rsidTr="009B7A5A">
        <w:trPr>
          <w:jc w:val="center"/>
        </w:trPr>
        <w:tc>
          <w:tcPr>
            <w:tcW w:w="1730" w:type="dxa"/>
            <w:shd w:val="clear" w:color="auto" w:fill="auto"/>
          </w:tcPr>
          <w:p w14:paraId="24B36A4B"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Sector Beneficiado</w:t>
            </w:r>
          </w:p>
          <w:p w14:paraId="12018755"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Marque con una X el o los sectores que se beneficiaron de los resultados del proyecto)</w:t>
            </w:r>
          </w:p>
        </w:tc>
        <w:tc>
          <w:tcPr>
            <w:tcW w:w="2239" w:type="dxa"/>
            <w:shd w:val="clear" w:color="auto" w:fill="auto"/>
          </w:tcPr>
          <w:p w14:paraId="5FB17150"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Social __                      </w:t>
            </w:r>
          </w:p>
          <w:p w14:paraId="3554F510"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Económico __              </w:t>
            </w:r>
          </w:p>
          <w:p w14:paraId="174A28FA"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Empresarial __                   </w:t>
            </w:r>
          </w:p>
          <w:p w14:paraId="1312C136"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Industrial __               </w:t>
            </w:r>
          </w:p>
          <w:p w14:paraId="518AE58B"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Educativo__                </w:t>
            </w:r>
          </w:p>
          <w:p w14:paraId="5894F6C9"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Ambiental __                </w:t>
            </w:r>
          </w:p>
          <w:p w14:paraId="65CC6F6F"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Comunidad Científica __  </w:t>
            </w:r>
          </w:p>
        </w:tc>
        <w:tc>
          <w:tcPr>
            <w:tcW w:w="5245" w:type="dxa"/>
          </w:tcPr>
          <w:p w14:paraId="6EDBDD2C" w14:textId="77777777" w:rsidR="00721E9D" w:rsidRPr="00721E9D" w:rsidRDefault="00721E9D" w:rsidP="00721E9D">
            <w:pPr>
              <w:jc w:val="both"/>
              <w:rPr>
                <w:rFonts w:ascii="Arial" w:hAnsi="Arial" w:cs="Arial"/>
                <w:bCs/>
                <w:i/>
                <w:sz w:val="20"/>
                <w:szCs w:val="20"/>
                <w:lang w:val="es-CO"/>
              </w:rPr>
            </w:pPr>
            <w:r w:rsidRPr="00721E9D">
              <w:rPr>
                <w:rFonts w:ascii="Arial" w:hAnsi="Arial" w:cs="Arial"/>
                <w:bCs/>
                <w:i/>
                <w:sz w:val="20"/>
                <w:szCs w:val="20"/>
                <w:lang w:val="es-CO"/>
              </w:rPr>
              <w:t>Describa la forma como los sectores se vieron beneficiados con los resultados de su proyecto.</w:t>
            </w:r>
          </w:p>
        </w:tc>
      </w:tr>
      <w:tr w:rsidR="00721E9D" w:rsidRPr="00721E9D" w14:paraId="422611E1" w14:textId="77777777" w:rsidTr="009B7A5A">
        <w:trPr>
          <w:jc w:val="center"/>
        </w:trPr>
        <w:tc>
          <w:tcPr>
            <w:tcW w:w="1730" w:type="dxa"/>
            <w:shd w:val="clear" w:color="auto" w:fill="auto"/>
          </w:tcPr>
          <w:p w14:paraId="1821907B" w14:textId="77777777" w:rsidR="00721E9D" w:rsidRPr="00721E9D" w:rsidRDefault="00721E9D" w:rsidP="00721E9D">
            <w:pPr>
              <w:jc w:val="both"/>
              <w:rPr>
                <w:rFonts w:ascii="Arial" w:hAnsi="Arial" w:cs="Arial"/>
                <w:bCs/>
                <w:sz w:val="20"/>
                <w:szCs w:val="20"/>
                <w:lang w:val="es-CO"/>
              </w:rPr>
            </w:pPr>
            <w:r w:rsidRPr="00721E9D">
              <w:rPr>
                <w:rFonts w:ascii="Arial" w:hAnsi="Arial" w:cs="Arial"/>
                <w:bCs/>
                <w:sz w:val="20"/>
                <w:szCs w:val="20"/>
                <w:lang w:val="es-CO"/>
              </w:rPr>
              <w:t xml:space="preserve">Personas, Comunidades o Entidades Beneficiadas </w:t>
            </w:r>
          </w:p>
        </w:tc>
        <w:tc>
          <w:tcPr>
            <w:tcW w:w="7484" w:type="dxa"/>
            <w:gridSpan w:val="2"/>
            <w:shd w:val="clear" w:color="auto" w:fill="auto"/>
          </w:tcPr>
          <w:p w14:paraId="5AB08D35" w14:textId="77777777" w:rsidR="00721E9D" w:rsidRPr="00721E9D" w:rsidRDefault="00721E9D" w:rsidP="00721E9D">
            <w:pPr>
              <w:jc w:val="both"/>
              <w:rPr>
                <w:rFonts w:ascii="Arial" w:hAnsi="Arial" w:cs="Arial"/>
                <w:bCs/>
                <w:i/>
                <w:sz w:val="20"/>
                <w:szCs w:val="20"/>
                <w:lang w:val="es-CO"/>
              </w:rPr>
            </w:pPr>
            <w:r w:rsidRPr="00721E9D">
              <w:rPr>
                <w:rFonts w:ascii="Arial" w:hAnsi="Arial" w:cs="Arial"/>
                <w:bCs/>
                <w:i/>
                <w:sz w:val="20"/>
                <w:szCs w:val="20"/>
                <w:lang w:val="es-CO"/>
              </w:rPr>
              <w:t>(Describa las características de los beneficiados y la cantidad aproximada de los mismos)</w:t>
            </w:r>
          </w:p>
        </w:tc>
      </w:tr>
    </w:tbl>
    <w:p w14:paraId="7DA94804" w14:textId="77777777" w:rsidR="00721E9D" w:rsidRDefault="00721E9D" w:rsidP="00721E9D">
      <w:pPr>
        <w:jc w:val="both"/>
        <w:rPr>
          <w:rFonts w:ascii="Arial" w:hAnsi="Arial" w:cs="Arial"/>
          <w:b/>
          <w:bCs/>
          <w:color w:val="FF0000"/>
          <w:sz w:val="20"/>
          <w:szCs w:val="20"/>
          <w:lang w:val="es-CO"/>
        </w:rPr>
      </w:pPr>
    </w:p>
    <w:p w14:paraId="4FFDBA6E" w14:textId="77777777" w:rsidR="00721E9D" w:rsidRDefault="00721E9D" w:rsidP="00721E9D">
      <w:pPr>
        <w:jc w:val="both"/>
        <w:rPr>
          <w:rFonts w:ascii="Arial" w:hAnsi="Arial" w:cs="Arial"/>
          <w:b/>
          <w:bCs/>
          <w:color w:val="FF0000"/>
          <w:sz w:val="20"/>
          <w:szCs w:val="20"/>
          <w:lang w:val="es-CO"/>
        </w:rPr>
      </w:pPr>
    </w:p>
    <w:p w14:paraId="5214B63D" w14:textId="77777777" w:rsidR="00721E9D" w:rsidRDefault="00721E9D" w:rsidP="00721E9D">
      <w:pPr>
        <w:pStyle w:val="Prrafodelista"/>
        <w:numPr>
          <w:ilvl w:val="0"/>
          <w:numId w:val="27"/>
        </w:numPr>
        <w:jc w:val="both"/>
        <w:rPr>
          <w:rFonts w:ascii="Arial" w:hAnsi="Arial" w:cs="Arial"/>
          <w:b/>
          <w:bCs/>
          <w:sz w:val="20"/>
          <w:szCs w:val="20"/>
          <w:lang w:val="es-CO"/>
        </w:rPr>
      </w:pPr>
      <w:r>
        <w:rPr>
          <w:rFonts w:ascii="Arial" w:hAnsi="Arial" w:cs="Arial"/>
          <w:b/>
          <w:bCs/>
          <w:sz w:val="20"/>
          <w:szCs w:val="20"/>
          <w:lang w:val="es-CO"/>
        </w:rPr>
        <w:t>Conclusiones y recomendaciones</w:t>
      </w:r>
    </w:p>
    <w:p w14:paraId="7E660E8C" w14:textId="4717D46A" w:rsidR="00086628" w:rsidRPr="00184AF3" w:rsidRDefault="00184AF3" w:rsidP="00184AF3">
      <w:pPr>
        <w:rPr>
          <w:rFonts w:ascii="Arial" w:hAnsi="Arial" w:cs="Arial"/>
          <w:bCs/>
          <w:i/>
          <w:sz w:val="20"/>
          <w:szCs w:val="20"/>
          <w:lang w:val="es-CO"/>
        </w:rPr>
        <w:sectPr w:rsidR="00086628" w:rsidRPr="00184AF3" w:rsidSect="00184AF3">
          <w:headerReference w:type="default" r:id="rId9"/>
          <w:footerReference w:type="default" r:id="rId10"/>
          <w:pgSz w:w="12240" w:h="15840" w:code="1"/>
          <w:pgMar w:top="1843" w:right="1134" w:bottom="1134" w:left="1134" w:header="709" w:footer="66" w:gutter="0"/>
          <w:cols w:space="708"/>
          <w:docGrid w:linePitch="360"/>
        </w:sectPr>
      </w:pPr>
      <w:r w:rsidRPr="00184AF3">
        <w:rPr>
          <w:rFonts w:ascii="Arial" w:hAnsi="Arial" w:cs="Arial"/>
          <w:bCs/>
          <w:i/>
          <w:sz w:val="20"/>
          <w:szCs w:val="20"/>
          <w:lang w:val="es-CO"/>
        </w:rPr>
        <w:t>En esta sección se debe evidenciar el cumplimiento de los objetivos y el aporte que el estudiante hace con la definición de la propuesta.</w:t>
      </w:r>
    </w:p>
    <w:p w14:paraId="42E57FDB" w14:textId="2C1D62DA" w:rsidR="00F172E0" w:rsidRPr="00F172E0" w:rsidRDefault="00F172E0" w:rsidP="00F172E0">
      <w:pPr>
        <w:pStyle w:val="Prrafodelista"/>
        <w:numPr>
          <w:ilvl w:val="0"/>
          <w:numId w:val="27"/>
        </w:numPr>
        <w:rPr>
          <w:rFonts w:ascii="Arial" w:hAnsi="Arial" w:cs="Arial"/>
          <w:b/>
          <w:bCs/>
          <w:sz w:val="20"/>
          <w:szCs w:val="20"/>
          <w:lang w:val="es-CO"/>
        </w:rPr>
      </w:pPr>
      <w:r w:rsidRPr="00F172E0">
        <w:rPr>
          <w:rFonts w:ascii="Arial" w:hAnsi="Arial" w:cs="Arial"/>
          <w:b/>
          <w:bCs/>
          <w:sz w:val="20"/>
          <w:szCs w:val="20"/>
          <w:lang w:val="es-CO"/>
        </w:rPr>
        <w:lastRenderedPageBreak/>
        <w:t>Referencias</w:t>
      </w:r>
    </w:p>
    <w:p w14:paraId="7966C541" w14:textId="77777777" w:rsidR="00F172E0" w:rsidRPr="00184AF3" w:rsidRDefault="00F172E0" w:rsidP="00F172E0">
      <w:pPr>
        <w:jc w:val="both"/>
        <w:rPr>
          <w:rFonts w:ascii="Arial" w:hAnsi="Arial" w:cs="Arial"/>
          <w:bCs/>
          <w:i/>
          <w:sz w:val="20"/>
          <w:szCs w:val="20"/>
          <w:lang w:val="es-ES_tradnl"/>
        </w:rPr>
      </w:pPr>
      <w:r w:rsidRPr="00184AF3">
        <w:rPr>
          <w:rFonts w:ascii="Arial" w:hAnsi="Arial" w:cs="Arial"/>
          <w:bCs/>
          <w:i/>
          <w:sz w:val="20"/>
          <w:szCs w:val="20"/>
          <w:lang w:val="es-ES_tradnl"/>
        </w:rPr>
        <w:t xml:space="preserve">Fuentes bibliográficas empleadas en cada uno de los ítems del proyecto. Se hará referencia únicamente a aquellas fuentes esperadas en el suministro de la información del respectivo proyecto de intervención. No se incluirán referencias que no se citen. Las citas en cada uno de los campos del formulario se harán empleando el sistema de la American </w:t>
      </w:r>
      <w:proofErr w:type="spellStart"/>
      <w:r w:rsidRPr="00184AF3">
        <w:rPr>
          <w:rFonts w:ascii="Arial" w:hAnsi="Arial" w:cs="Arial"/>
          <w:bCs/>
          <w:i/>
          <w:sz w:val="20"/>
          <w:szCs w:val="20"/>
          <w:lang w:val="es-ES_tradnl"/>
        </w:rPr>
        <w:t>Psychological</w:t>
      </w:r>
      <w:proofErr w:type="spellEnd"/>
      <w:r w:rsidRPr="00184AF3">
        <w:rPr>
          <w:rFonts w:ascii="Arial" w:hAnsi="Arial" w:cs="Arial"/>
          <w:bCs/>
          <w:i/>
          <w:sz w:val="20"/>
          <w:szCs w:val="20"/>
          <w:lang w:val="es-ES_tradnl"/>
        </w:rPr>
        <w:t xml:space="preserve"> </w:t>
      </w:r>
      <w:proofErr w:type="spellStart"/>
      <w:r w:rsidRPr="00184AF3">
        <w:rPr>
          <w:rFonts w:ascii="Arial" w:hAnsi="Arial" w:cs="Arial"/>
          <w:bCs/>
          <w:i/>
          <w:sz w:val="20"/>
          <w:szCs w:val="20"/>
          <w:lang w:val="es-ES_tradnl"/>
        </w:rPr>
        <w:t>Association</w:t>
      </w:r>
      <w:proofErr w:type="spellEnd"/>
      <w:r w:rsidRPr="00184AF3">
        <w:rPr>
          <w:rFonts w:ascii="Arial" w:hAnsi="Arial" w:cs="Arial"/>
          <w:bCs/>
          <w:i/>
          <w:sz w:val="20"/>
          <w:szCs w:val="20"/>
          <w:lang w:val="es-ES_tradnl"/>
        </w:rPr>
        <w:t xml:space="preserve"> (APA) </w:t>
      </w:r>
      <w:proofErr w:type="spellStart"/>
      <w:r w:rsidRPr="00184AF3">
        <w:rPr>
          <w:rFonts w:ascii="Arial" w:hAnsi="Arial" w:cs="Arial"/>
          <w:bCs/>
          <w:i/>
          <w:sz w:val="20"/>
          <w:szCs w:val="20"/>
          <w:lang w:val="es-ES_tradnl"/>
        </w:rPr>
        <w:t>7th</w:t>
      </w:r>
      <w:proofErr w:type="spellEnd"/>
      <w:r w:rsidRPr="00184AF3">
        <w:rPr>
          <w:rFonts w:ascii="Arial" w:hAnsi="Arial" w:cs="Arial"/>
          <w:bCs/>
          <w:i/>
          <w:sz w:val="20"/>
          <w:szCs w:val="20"/>
          <w:lang w:val="es-ES_tradnl"/>
        </w:rPr>
        <w:t xml:space="preserve"> </w:t>
      </w:r>
      <w:proofErr w:type="spellStart"/>
      <w:r w:rsidRPr="00184AF3">
        <w:rPr>
          <w:rFonts w:ascii="Arial" w:hAnsi="Arial" w:cs="Arial"/>
          <w:bCs/>
          <w:i/>
          <w:sz w:val="20"/>
          <w:szCs w:val="20"/>
          <w:lang w:val="es-ES_tradnl"/>
        </w:rPr>
        <w:t>edition</w:t>
      </w:r>
      <w:proofErr w:type="spellEnd"/>
      <w:r w:rsidRPr="00184AF3">
        <w:rPr>
          <w:rFonts w:ascii="Arial" w:hAnsi="Arial" w:cs="Arial"/>
          <w:bCs/>
          <w:i/>
          <w:sz w:val="20"/>
          <w:szCs w:val="20"/>
          <w:lang w:val="es-ES_tradnl"/>
        </w:rPr>
        <w:t>.</w:t>
      </w:r>
    </w:p>
    <w:p w14:paraId="76AA4080" w14:textId="77777777" w:rsidR="00F172E0" w:rsidRDefault="00F172E0" w:rsidP="00F172E0">
      <w:pPr>
        <w:jc w:val="both"/>
        <w:rPr>
          <w:rFonts w:ascii="Arial" w:hAnsi="Arial" w:cs="Arial"/>
          <w:bCs/>
          <w:sz w:val="20"/>
          <w:szCs w:val="20"/>
          <w:lang w:val="es-ES_tradnl"/>
        </w:rPr>
      </w:pPr>
    </w:p>
    <w:p w14:paraId="7C79724C" w14:textId="77777777" w:rsidR="00F172E0" w:rsidRPr="00380AA2" w:rsidRDefault="00F172E0" w:rsidP="00F172E0">
      <w:pPr>
        <w:jc w:val="both"/>
        <w:rPr>
          <w:rFonts w:ascii="Arial" w:hAnsi="Arial" w:cs="Arial"/>
          <w:bCs/>
          <w:i/>
          <w:sz w:val="20"/>
          <w:szCs w:val="20"/>
          <w:lang w:val="es-ES_tradnl"/>
        </w:rPr>
      </w:pPr>
      <w:r w:rsidRPr="00380AA2">
        <w:rPr>
          <w:rFonts w:ascii="Arial" w:hAnsi="Arial" w:cs="Arial"/>
          <w:bCs/>
          <w:i/>
          <w:sz w:val="20"/>
          <w:szCs w:val="20"/>
          <w:lang w:val="es-ES_tradnl"/>
        </w:rPr>
        <w:t>Ejemplos referencias</w:t>
      </w:r>
    </w:p>
    <w:p w14:paraId="5A22BAEE" w14:textId="77777777" w:rsidR="00F172E0" w:rsidRPr="004868DB" w:rsidRDefault="00F172E0" w:rsidP="00F172E0">
      <w:pPr>
        <w:pStyle w:val="Bibliografa1"/>
        <w:spacing w:line="240" w:lineRule="auto"/>
        <w:rPr>
          <w:rFonts w:ascii="Arial" w:hAnsi="Arial" w:cs="Arial"/>
          <w:sz w:val="20"/>
          <w:szCs w:val="20"/>
          <w:lang w:val="es-MX"/>
        </w:rPr>
      </w:pPr>
      <w:r w:rsidRPr="004868DB">
        <w:rPr>
          <w:rFonts w:ascii="Arial" w:hAnsi="Arial" w:cs="Arial"/>
          <w:sz w:val="20"/>
          <w:szCs w:val="20"/>
        </w:rPr>
        <w:fldChar w:fldCharType="begin"/>
      </w:r>
      <w:r w:rsidRPr="004868DB">
        <w:rPr>
          <w:rFonts w:ascii="Arial" w:hAnsi="Arial" w:cs="Arial"/>
          <w:sz w:val="20"/>
          <w:szCs w:val="20"/>
        </w:rPr>
        <w:instrText xml:space="preserve"> ADDIN ZOTERO_BIBL {"uncited":[],"omitted":[],"custom":[]} CSL_BIBLIOGRAPHY </w:instrText>
      </w:r>
      <w:r w:rsidRPr="004868DB">
        <w:rPr>
          <w:rFonts w:ascii="Arial" w:hAnsi="Arial" w:cs="Arial"/>
          <w:sz w:val="20"/>
          <w:szCs w:val="20"/>
        </w:rPr>
        <w:fldChar w:fldCharType="separate"/>
      </w:r>
      <w:r w:rsidRPr="004868DB">
        <w:rPr>
          <w:rFonts w:ascii="Arial" w:hAnsi="Arial" w:cs="Arial"/>
          <w:sz w:val="20"/>
          <w:szCs w:val="20"/>
          <w:lang w:val="es-MX"/>
        </w:rPr>
        <w:t xml:space="preserve">Abella-Mahecha, M., &amp; Pachón-Soler, A. (2011). </w:t>
      </w:r>
      <w:r w:rsidRPr="004868DB">
        <w:rPr>
          <w:rFonts w:ascii="Arial" w:hAnsi="Arial" w:cs="Arial"/>
          <w:i/>
          <w:iCs/>
          <w:sz w:val="20"/>
          <w:szCs w:val="20"/>
          <w:lang w:val="es-MX"/>
        </w:rPr>
        <w:t>Formación en competencias investigativas en educación superior estudio de caso: Dos programas de Maestría en Educación</w:t>
      </w:r>
      <w:r w:rsidRPr="004868DB">
        <w:rPr>
          <w:rFonts w:ascii="Arial" w:hAnsi="Arial" w:cs="Arial"/>
          <w:sz w:val="20"/>
          <w:szCs w:val="20"/>
          <w:lang w:val="es-MX"/>
        </w:rPr>
        <w:t>. (</w:t>
      </w:r>
      <w:r>
        <w:rPr>
          <w:rFonts w:ascii="Arial" w:hAnsi="Arial" w:cs="Arial"/>
          <w:b/>
          <w:bCs/>
          <w:sz w:val="20"/>
          <w:szCs w:val="20"/>
          <w:lang w:val="es-MX"/>
        </w:rPr>
        <w:t xml:space="preserve">Referencia </w:t>
      </w:r>
      <w:r w:rsidRPr="004868DB">
        <w:rPr>
          <w:rFonts w:ascii="Arial" w:hAnsi="Arial" w:cs="Arial"/>
          <w:b/>
          <w:bCs/>
          <w:sz w:val="20"/>
          <w:szCs w:val="20"/>
          <w:lang w:val="es-MX"/>
        </w:rPr>
        <w:t>libro</w:t>
      </w:r>
      <w:r w:rsidRPr="004868DB">
        <w:rPr>
          <w:rFonts w:ascii="Arial" w:hAnsi="Arial" w:cs="Arial"/>
          <w:sz w:val="20"/>
          <w:szCs w:val="20"/>
          <w:lang w:val="es-MX"/>
        </w:rPr>
        <w:t>)</w:t>
      </w:r>
    </w:p>
    <w:p w14:paraId="016A16E7" w14:textId="77777777" w:rsidR="00F172E0" w:rsidRPr="004868DB" w:rsidRDefault="00F172E0" w:rsidP="00F172E0">
      <w:pPr>
        <w:pStyle w:val="Bibliografa1"/>
        <w:spacing w:line="240" w:lineRule="auto"/>
        <w:rPr>
          <w:rFonts w:ascii="Arial" w:hAnsi="Arial" w:cs="Arial"/>
          <w:sz w:val="20"/>
          <w:szCs w:val="20"/>
          <w:lang w:val="es-MX"/>
        </w:rPr>
      </w:pPr>
      <w:r w:rsidRPr="004868DB">
        <w:rPr>
          <w:rFonts w:ascii="Arial" w:hAnsi="Arial" w:cs="Arial"/>
          <w:sz w:val="20"/>
          <w:szCs w:val="20"/>
          <w:lang w:val="es-MX"/>
        </w:rPr>
        <w:t xml:space="preserve">Agudelo, N. C. (2004). Las líneas de investigación y la formación de investigadores: Una mirada desde la administración y sus procesos formativos. </w:t>
      </w:r>
      <w:r w:rsidRPr="004868DB">
        <w:rPr>
          <w:rFonts w:ascii="Arial" w:hAnsi="Arial" w:cs="Arial"/>
          <w:i/>
          <w:iCs/>
          <w:sz w:val="20"/>
          <w:szCs w:val="20"/>
          <w:lang w:val="es-MX"/>
        </w:rPr>
        <w:t>Revista ieRed: Revista electrónica de la Red de Investigación Educativa</w:t>
      </w:r>
      <w:r w:rsidRPr="004868DB">
        <w:rPr>
          <w:rFonts w:ascii="Arial" w:hAnsi="Arial" w:cs="Arial"/>
          <w:sz w:val="20"/>
          <w:szCs w:val="20"/>
          <w:lang w:val="es-MX"/>
        </w:rPr>
        <w:t xml:space="preserve">, </w:t>
      </w:r>
      <w:r w:rsidRPr="004868DB">
        <w:rPr>
          <w:rFonts w:ascii="Arial" w:hAnsi="Arial" w:cs="Arial"/>
          <w:i/>
          <w:iCs/>
          <w:sz w:val="20"/>
          <w:szCs w:val="20"/>
          <w:lang w:val="es-MX"/>
        </w:rPr>
        <w:t>1</w:t>
      </w:r>
      <w:r w:rsidRPr="004868DB">
        <w:rPr>
          <w:rFonts w:ascii="Arial" w:hAnsi="Arial" w:cs="Arial"/>
          <w:sz w:val="20"/>
          <w:szCs w:val="20"/>
          <w:lang w:val="es-MX"/>
        </w:rPr>
        <w:t>(1), 28-44. (</w:t>
      </w:r>
      <w:r>
        <w:rPr>
          <w:rFonts w:ascii="Arial" w:hAnsi="Arial" w:cs="Arial"/>
          <w:b/>
          <w:bCs/>
          <w:sz w:val="20"/>
          <w:szCs w:val="20"/>
          <w:lang w:val="es-MX"/>
        </w:rPr>
        <w:t>Referencia</w:t>
      </w:r>
      <w:r w:rsidRPr="004868DB">
        <w:rPr>
          <w:rFonts w:ascii="Arial" w:hAnsi="Arial" w:cs="Arial"/>
          <w:b/>
          <w:bCs/>
          <w:sz w:val="20"/>
          <w:szCs w:val="20"/>
          <w:lang w:val="es-MX"/>
        </w:rPr>
        <w:t xml:space="preserve"> artículo</w:t>
      </w:r>
      <w:r w:rsidRPr="004868DB">
        <w:rPr>
          <w:rFonts w:ascii="Arial" w:hAnsi="Arial" w:cs="Arial"/>
          <w:sz w:val="20"/>
          <w:szCs w:val="20"/>
          <w:lang w:val="es-MX"/>
        </w:rPr>
        <w:t>)</w:t>
      </w:r>
    </w:p>
    <w:p w14:paraId="5DFD589C" w14:textId="77777777" w:rsidR="00F172E0" w:rsidRPr="004868DB" w:rsidRDefault="00F172E0" w:rsidP="00F172E0">
      <w:pPr>
        <w:pStyle w:val="Bibliografa1"/>
        <w:spacing w:line="240" w:lineRule="auto"/>
        <w:rPr>
          <w:rFonts w:ascii="Arial" w:hAnsi="Arial" w:cs="Arial"/>
          <w:sz w:val="20"/>
          <w:szCs w:val="20"/>
          <w:lang w:val="es-MX"/>
        </w:rPr>
      </w:pPr>
      <w:r w:rsidRPr="004868DB">
        <w:rPr>
          <w:rFonts w:ascii="Arial" w:hAnsi="Arial" w:cs="Arial"/>
          <w:sz w:val="20"/>
          <w:szCs w:val="20"/>
          <w:lang w:val="es-MX"/>
        </w:rPr>
        <w:t xml:space="preserve">Hernandez-Sampieri, R. (2018). </w:t>
      </w:r>
      <w:r w:rsidRPr="004868DB">
        <w:rPr>
          <w:rFonts w:ascii="Arial" w:hAnsi="Arial" w:cs="Arial"/>
          <w:i/>
          <w:iCs/>
          <w:sz w:val="20"/>
          <w:szCs w:val="20"/>
          <w:lang w:val="es-MX"/>
        </w:rPr>
        <w:t>Metodología de la Investigación: Las rutas cuantitativas, cualitativas y mixta</w:t>
      </w:r>
      <w:r w:rsidRPr="004868DB">
        <w:rPr>
          <w:rFonts w:ascii="Arial" w:hAnsi="Arial" w:cs="Arial"/>
          <w:sz w:val="20"/>
          <w:szCs w:val="20"/>
          <w:lang w:val="es-MX"/>
        </w:rPr>
        <w:t>. McGraw Hill Mexico.(</w:t>
      </w:r>
      <w:r>
        <w:rPr>
          <w:rFonts w:ascii="Arial" w:hAnsi="Arial" w:cs="Arial"/>
          <w:b/>
          <w:bCs/>
          <w:sz w:val="20"/>
          <w:szCs w:val="20"/>
          <w:lang w:val="es-MX"/>
        </w:rPr>
        <w:t>Referencia</w:t>
      </w:r>
      <w:r w:rsidRPr="004868DB">
        <w:rPr>
          <w:rFonts w:ascii="Arial" w:hAnsi="Arial" w:cs="Arial"/>
          <w:b/>
          <w:bCs/>
          <w:sz w:val="20"/>
          <w:szCs w:val="20"/>
          <w:lang w:val="es-MX"/>
        </w:rPr>
        <w:t xml:space="preserve"> libro</w:t>
      </w:r>
      <w:r w:rsidRPr="004868DB">
        <w:rPr>
          <w:rFonts w:ascii="Arial" w:hAnsi="Arial" w:cs="Arial"/>
          <w:sz w:val="20"/>
          <w:szCs w:val="20"/>
          <w:lang w:val="es-MX"/>
        </w:rPr>
        <w:t>)</w:t>
      </w:r>
    </w:p>
    <w:p w14:paraId="3A704BF7" w14:textId="5B3D3775" w:rsidR="00721E9D" w:rsidRPr="00721E9D" w:rsidRDefault="00F172E0" w:rsidP="00F172E0">
      <w:pPr>
        <w:jc w:val="both"/>
        <w:rPr>
          <w:rFonts w:ascii="Arial" w:hAnsi="Arial" w:cs="Arial"/>
          <w:b/>
          <w:bCs/>
          <w:sz w:val="20"/>
          <w:szCs w:val="20"/>
          <w:lang w:val="es-CO"/>
        </w:rPr>
        <w:sectPr w:rsidR="00721E9D" w:rsidRPr="00721E9D" w:rsidSect="00C00028">
          <w:pgSz w:w="12240" w:h="15840" w:code="1"/>
          <w:pgMar w:top="1843" w:right="1134" w:bottom="1134" w:left="1134" w:header="709" w:footer="66" w:gutter="0"/>
          <w:cols w:space="708"/>
          <w:docGrid w:linePitch="360"/>
        </w:sectPr>
      </w:pPr>
      <w:r w:rsidRPr="004868DB">
        <w:rPr>
          <w:rFonts w:ascii="Arial" w:hAnsi="Arial" w:cs="Arial"/>
          <w:sz w:val="20"/>
          <w:szCs w:val="20"/>
        </w:rPr>
        <w:fldChar w:fldCharType="end"/>
      </w:r>
    </w:p>
    <w:p w14:paraId="632F5D40" w14:textId="1FDF125F" w:rsidR="0007588A" w:rsidRPr="00F172E0" w:rsidRDefault="00C00028" w:rsidP="00F172E0">
      <w:pPr>
        <w:pStyle w:val="Prrafodelista"/>
        <w:numPr>
          <w:ilvl w:val="0"/>
          <w:numId w:val="27"/>
        </w:numPr>
        <w:autoSpaceDE w:val="0"/>
        <w:autoSpaceDN w:val="0"/>
        <w:adjustRightInd w:val="0"/>
        <w:spacing w:before="240"/>
        <w:jc w:val="both"/>
        <w:outlineLvl w:val="1"/>
        <w:rPr>
          <w:rFonts w:ascii="Arial" w:hAnsi="Arial" w:cs="Arial"/>
          <w:b/>
          <w:bCs/>
          <w:iCs/>
          <w:sz w:val="20"/>
          <w:szCs w:val="20"/>
        </w:rPr>
      </w:pPr>
      <w:r w:rsidRPr="00F172E0">
        <w:rPr>
          <w:rFonts w:ascii="Arial" w:hAnsi="Arial" w:cs="Arial"/>
          <w:b/>
          <w:bCs/>
          <w:iCs/>
          <w:sz w:val="20"/>
          <w:szCs w:val="20"/>
        </w:rPr>
        <w:lastRenderedPageBreak/>
        <w:t>Firmas</w:t>
      </w:r>
    </w:p>
    <w:p w14:paraId="1A2304F2" w14:textId="77777777" w:rsidR="00086628" w:rsidRPr="00236A7E" w:rsidRDefault="00086628" w:rsidP="00086628">
      <w:pPr>
        <w:autoSpaceDE w:val="0"/>
        <w:autoSpaceDN w:val="0"/>
        <w:adjustRightInd w:val="0"/>
        <w:spacing w:before="240"/>
        <w:jc w:val="both"/>
        <w:outlineLvl w:val="1"/>
        <w:rPr>
          <w:rFonts w:ascii="Arial" w:hAnsi="Arial" w:cs="Arial"/>
          <w:b/>
          <w:bCs/>
          <w:iCs/>
          <w:sz w:val="20"/>
          <w:szCs w:val="22"/>
        </w:rPr>
      </w:pPr>
      <w:r w:rsidRPr="00236A7E">
        <w:rPr>
          <w:rFonts w:ascii="Arial" w:hAnsi="Arial" w:cs="Arial"/>
          <w:b/>
          <w:bCs/>
          <w:iCs/>
          <w:sz w:val="20"/>
          <w:szCs w:val="22"/>
        </w:rPr>
        <w:t>Preparado por:</w:t>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t xml:space="preserve">Aprobado por: </w:t>
      </w:r>
    </w:p>
    <w:p w14:paraId="4C818132" w14:textId="77777777" w:rsidR="00086628" w:rsidRPr="00236A7E" w:rsidRDefault="00086628" w:rsidP="00086628">
      <w:pPr>
        <w:autoSpaceDE w:val="0"/>
        <w:autoSpaceDN w:val="0"/>
        <w:adjustRightInd w:val="0"/>
        <w:spacing w:before="240"/>
        <w:jc w:val="both"/>
        <w:outlineLvl w:val="1"/>
        <w:rPr>
          <w:rFonts w:ascii="Arial" w:hAnsi="Arial" w:cs="Arial"/>
          <w:b/>
          <w:bCs/>
          <w:iCs/>
          <w:sz w:val="20"/>
          <w:szCs w:val="22"/>
        </w:rPr>
      </w:pPr>
    </w:p>
    <w:p w14:paraId="1F46275E" w14:textId="77777777" w:rsidR="00086628" w:rsidRPr="00236A7E" w:rsidRDefault="00086628" w:rsidP="00086628">
      <w:pPr>
        <w:autoSpaceDE w:val="0"/>
        <w:autoSpaceDN w:val="0"/>
        <w:adjustRightInd w:val="0"/>
        <w:jc w:val="both"/>
        <w:outlineLvl w:val="1"/>
        <w:rPr>
          <w:rFonts w:ascii="Arial" w:hAnsi="Arial" w:cs="Arial"/>
          <w:b/>
          <w:bCs/>
          <w:iCs/>
          <w:sz w:val="20"/>
          <w:szCs w:val="22"/>
        </w:rPr>
      </w:pPr>
    </w:p>
    <w:p w14:paraId="61611092" w14:textId="7094FEAD" w:rsidR="00086628" w:rsidRPr="00236A7E" w:rsidRDefault="00086628" w:rsidP="00086628">
      <w:pPr>
        <w:autoSpaceDE w:val="0"/>
        <w:autoSpaceDN w:val="0"/>
        <w:adjustRightInd w:val="0"/>
        <w:jc w:val="both"/>
        <w:outlineLvl w:val="1"/>
        <w:rPr>
          <w:rFonts w:ascii="Arial" w:hAnsi="Arial" w:cs="Arial"/>
          <w:bCs/>
          <w:iCs/>
          <w:sz w:val="20"/>
          <w:szCs w:val="22"/>
        </w:rPr>
      </w:pPr>
      <w:r w:rsidRPr="00236A7E">
        <w:rPr>
          <w:rFonts w:ascii="Arial" w:hAnsi="Arial" w:cs="Arial"/>
          <w:b/>
          <w:bCs/>
          <w:iCs/>
          <w:sz w:val="20"/>
          <w:szCs w:val="22"/>
        </w:rPr>
        <w:t>Nombre y firma</w:t>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Pr>
          <w:rFonts w:ascii="Arial" w:hAnsi="Arial" w:cs="Arial"/>
          <w:b/>
          <w:bCs/>
          <w:iCs/>
          <w:sz w:val="20"/>
          <w:szCs w:val="22"/>
        </w:rPr>
        <w:tab/>
      </w:r>
      <w:r>
        <w:rPr>
          <w:rFonts w:ascii="Arial" w:hAnsi="Arial" w:cs="Arial"/>
          <w:b/>
          <w:bCs/>
          <w:iCs/>
          <w:sz w:val="20"/>
          <w:szCs w:val="22"/>
        </w:rPr>
        <w:tab/>
      </w:r>
      <w:r>
        <w:rPr>
          <w:rFonts w:ascii="Arial" w:hAnsi="Arial" w:cs="Arial"/>
          <w:b/>
          <w:bCs/>
          <w:iCs/>
          <w:sz w:val="20"/>
          <w:szCs w:val="22"/>
        </w:rPr>
        <w:tab/>
      </w:r>
      <w:r w:rsidRPr="00236A7E">
        <w:rPr>
          <w:rFonts w:ascii="Arial" w:hAnsi="Arial" w:cs="Arial"/>
          <w:b/>
          <w:bCs/>
          <w:iCs/>
          <w:sz w:val="20"/>
          <w:szCs w:val="22"/>
        </w:rPr>
        <w:t>Nombre y firma</w:t>
      </w:r>
      <w:r w:rsidRPr="00236A7E">
        <w:rPr>
          <w:rFonts w:ascii="Arial" w:hAnsi="Arial" w:cs="Arial"/>
          <w:b/>
          <w:bCs/>
          <w:iCs/>
          <w:sz w:val="20"/>
          <w:szCs w:val="22"/>
        </w:rPr>
        <w:tab/>
      </w:r>
    </w:p>
    <w:p w14:paraId="0D68AB52" w14:textId="6D07999E" w:rsidR="00086628" w:rsidRDefault="00086628" w:rsidP="00086628">
      <w:pPr>
        <w:autoSpaceDE w:val="0"/>
        <w:autoSpaceDN w:val="0"/>
        <w:adjustRightInd w:val="0"/>
        <w:jc w:val="both"/>
        <w:outlineLvl w:val="1"/>
        <w:rPr>
          <w:rFonts w:ascii="Arial" w:hAnsi="Arial" w:cs="Arial"/>
          <w:b/>
          <w:bCs/>
          <w:iCs/>
          <w:color w:val="808080" w:themeColor="background1" w:themeShade="80"/>
          <w:sz w:val="20"/>
          <w:szCs w:val="22"/>
        </w:rPr>
      </w:pPr>
      <w:r w:rsidRPr="00086628">
        <w:rPr>
          <w:rFonts w:ascii="Arial" w:hAnsi="Arial" w:cs="Arial"/>
          <w:b/>
          <w:bCs/>
          <w:iCs/>
          <w:color w:val="808080" w:themeColor="background1" w:themeShade="80"/>
          <w:sz w:val="20"/>
          <w:szCs w:val="22"/>
        </w:rPr>
        <w:t xml:space="preserve">Investigador Principal, </w:t>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t>Líder grupo de investigación</w:t>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p>
    <w:p w14:paraId="0EB84541" w14:textId="77777777" w:rsidR="00086628" w:rsidRDefault="00086628" w:rsidP="00086628">
      <w:pPr>
        <w:autoSpaceDE w:val="0"/>
        <w:autoSpaceDN w:val="0"/>
        <w:adjustRightInd w:val="0"/>
        <w:jc w:val="both"/>
        <w:outlineLvl w:val="1"/>
        <w:rPr>
          <w:rFonts w:ascii="Arial" w:hAnsi="Arial" w:cs="Arial"/>
          <w:b/>
          <w:bCs/>
          <w:iCs/>
          <w:color w:val="808080" w:themeColor="background1" w:themeShade="80"/>
          <w:sz w:val="20"/>
          <w:szCs w:val="22"/>
        </w:rPr>
      </w:pPr>
      <w:r w:rsidRPr="00086628">
        <w:rPr>
          <w:rFonts w:ascii="Arial" w:hAnsi="Arial" w:cs="Arial"/>
          <w:b/>
          <w:bCs/>
          <w:iCs/>
          <w:color w:val="808080" w:themeColor="background1" w:themeShade="80"/>
          <w:sz w:val="20"/>
          <w:szCs w:val="22"/>
        </w:rPr>
        <w:t xml:space="preserve">Coordinador Semillero, </w:t>
      </w:r>
    </w:p>
    <w:p w14:paraId="55E42C34" w14:textId="77777777" w:rsidR="00086628" w:rsidRDefault="00086628" w:rsidP="00086628">
      <w:pPr>
        <w:autoSpaceDE w:val="0"/>
        <w:autoSpaceDN w:val="0"/>
        <w:adjustRightInd w:val="0"/>
        <w:jc w:val="both"/>
        <w:outlineLvl w:val="1"/>
        <w:rPr>
          <w:rFonts w:ascii="Arial" w:hAnsi="Arial" w:cs="Arial"/>
          <w:b/>
          <w:bCs/>
          <w:iCs/>
          <w:color w:val="808080" w:themeColor="background1" w:themeShade="80"/>
          <w:sz w:val="20"/>
          <w:szCs w:val="22"/>
        </w:rPr>
      </w:pPr>
      <w:r w:rsidRPr="00086628">
        <w:rPr>
          <w:rFonts w:ascii="Arial" w:hAnsi="Arial" w:cs="Arial"/>
          <w:b/>
          <w:bCs/>
          <w:iCs/>
          <w:color w:val="808080" w:themeColor="background1" w:themeShade="80"/>
          <w:sz w:val="20"/>
          <w:szCs w:val="22"/>
        </w:rPr>
        <w:t xml:space="preserve">Auxiliar de investigación </w:t>
      </w:r>
    </w:p>
    <w:p w14:paraId="63C59F8E" w14:textId="2D80BC01" w:rsidR="00086628" w:rsidRPr="00236A7E" w:rsidRDefault="00086628" w:rsidP="00086628">
      <w:pPr>
        <w:autoSpaceDE w:val="0"/>
        <w:autoSpaceDN w:val="0"/>
        <w:adjustRightInd w:val="0"/>
        <w:jc w:val="both"/>
        <w:outlineLvl w:val="1"/>
        <w:rPr>
          <w:rFonts w:ascii="Arial" w:hAnsi="Arial" w:cs="Arial"/>
          <w:b/>
          <w:bCs/>
          <w:iCs/>
          <w:sz w:val="20"/>
          <w:szCs w:val="22"/>
        </w:rPr>
      </w:pPr>
      <w:r w:rsidRPr="00086628">
        <w:rPr>
          <w:rFonts w:ascii="Arial" w:hAnsi="Arial" w:cs="Arial"/>
          <w:b/>
          <w:bCs/>
          <w:iCs/>
          <w:color w:val="808080" w:themeColor="background1" w:themeShade="80"/>
          <w:sz w:val="20"/>
          <w:szCs w:val="22"/>
        </w:rPr>
        <w:t>Joven Investigador</w:t>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p>
    <w:p w14:paraId="2F8707B8" w14:textId="77777777" w:rsidR="00086628" w:rsidRPr="00236A7E" w:rsidRDefault="00086628" w:rsidP="00086628">
      <w:pPr>
        <w:autoSpaceDE w:val="0"/>
        <w:autoSpaceDN w:val="0"/>
        <w:adjustRightInd w:val="0"/>
        <w:jc w:val="both"/>
        <w:outlineLvl w:val="1"/>
        <w:rPr>
          <w:rFonts w:ascii="Arial" w:hAnsi="Arial" w:cs="Arial"/>
          <w:b/>
          <w:bCs/>
          <w:iCs/>
          <w:sz w:val="20"/>
          <w:szCs w:val="22"/>
        </w:rPr>
      </w:pP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p>
    <w:p w14:paraId="6A3FDE5B" w14:textId="77777777" w:rsidR="00086628" w:rsidRPr="00236A7E" w:rsidRDefault="00086628" w:rsidP="00086628">
      <w:pPr>
        <w:autoSpaceDE w:val="0"/>
        <w:autoSpaceDN w:val="0"/>
        <w:adjustRightInd w:val="0"/>
        <w:spacing w:before="240"/>
        <w:jc w:val="both"/>
        <w:outlineLvl w:val="1"/>
        <w:rPr>
          <w:rFonts w:ascii="Arial" w:hAnsi="Arial" w:cs="Arial"/>
          <w:b/>
          <w:bCs/>
          <w:iCs/>
          <w:sz w:val="20"/>
          <w:szCs w:val="22"/>
        </w:rPr>
      </w:pPr>
      <w:r w:rsidRPr="00236A7E">
        <w:rPr>
          <w:rFonts w:ascii="Arial" w:hAnsi="Arial" w:cs="Arial"/>
          <w:b/>
          <w:bCs/>
          <w:iCs/>
          <w:sz w:val="20"/>
          <w:szCs w:val="22"/>
        </w:rPr>
        <w:t>Revisado por:</w:t>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sidRPr="00236A7E">
        <w:rPr>
          <w:rFonts w:ascii="Arial" w:hAnsi="Arial" w:cs="Arial"/>
          <w:b/>
          <w:bCs/>
          <w:iCs/>
          <w:sz w:val="20"/>
          <w:szCs w:val="22"/>
        </w:rPr>
        <w:tab/>
      </w:r>
      <w:r>
        <w:rPr>
          <w:rFonts w:ascii="Arial" w:hAnsi="Arial" w:cs="Arial"/>
          <w:b/>
          <w:bCs/>
          <w:iCs/>
          <w:sz w:val="20"/>
          <w:szCs w:val="22"/>
        </w:rPr>
        <w:tab/>
      </w:r>
      <w:r w:rsidRPr="00236A7E">
        <w:rPr>
          <w:rFonts w:ascii="Arial" w:hAnsi="Arial" w:cs="Arial"/>
          <w:b/>
          <w:bCs/>
          <w:iCs/>
          <w:sz w:val="20"/>
          <w:szCs w:val="22"/>
        </w:rPr>
        <w:t>Aprobado por:</w:t>
      </w:r>
    </w:p>
    <w:p w14:paraId="2F4231F6" w14:textId="77777777" w:rsidR="00086628" w:rsidRPr="00236A7E" w:rsidRDefault="00086628" w:rsidP="00086628">
      <w:pPr>
        <w:autoSpaceDE w:val="0"/>
        <w:autoSpaceDN w:val="0"/>
        <w:adjustRightInd w:val="0"/>
        <w:jc w:val="both"/>
        <w:outlineLvl w:val="1"/>
        <w:rPr>
          <w:rFonts w:ascii="Arial" w:hAnsi="Arial" w:cs="Arial"/>
          <w:b/>
          <w:bCs/>
          <w:iCs/>
          <w:sz w:val="20"/>
          <w:szCs w:val="22"/>
        </w:rPr>
      </w:pPr>
    </w:p>
    <w:p w14:paraId="1983693C" w14:textId="77777777" w:rsidR="00086628" w:rsidRDefault="00086628" w:rsidP="00086628">
      <w:pPr>
        <w:autoSpaceDE w:val="0"/>
        <w:autoSpaceDN w:val="0"/>
        <w:adjustRightInd w:val="0"/>
        <w:jc w:val="both"/>
        <w:outlineLvl w:val="1"/>
        <w:rPr>
          <w:rFonts w:ascii="Arial" w:hAnsi="Arial" w:cs="Arial"/>
          <w:b/>
          <w:bCs/>
          <w:iCs/>
          <w:sz w:val="20"/>
          <w:szCs w:val="22"/>
        </w:rPr>
      </w:pPr>
    </w:p>
    <w:p w14:paraId="6168E57B" w14:textId="77777777" w:rsidR="00086628" w:rsidRDefault="00086628" w:rsidP="00086628">
      <w:pPr>
        <w:autoSpaceDE w:val="0"/>
        <w:autoSpaceDN w:val="0"/>
        <w:adjustRightInd w:val="0"/>
        <w:jc w:val="both"/>
        <w:outlineLvl w:val="1"/>
        <w:rPr>
          <w:rFonts w:ascii="Arial" w:hAnsi="Arial" w:cs="Arial"/>
          <w:b/>
          <w:bCs/>
          <w:iCs/>
          <w:sz w:val="20"/>
          <w:szCs w:val="22"/>
        </w:rPr>
      </w:pPr>
    </w:p>
    <w:p w14:paraId="103892DA" w14:textId="77777777" w:rsidR="00086628" w:rsidRDefault="00086628" w:rsidP="00086628">
      <w:pPr>
        <w:autoSpaceDE w:val="0"/>
        <w:autoSpaceDN w:val="0"/>
        <w:adjustRightInd w:val="0"/>
        <w:jc w:val="both"/>
        <w:outlineLvl w:val="1"/>
        <w:rPr>
          <w:rFonts w:ascii="Arial" w:hAnsi="Arial" w:cs="Arial"/>
          <w:b/>
          <w:bCs/>
          <w:iCs/>
          <w:sz w:val="20"/>
          <w:szCs w:val="22"/>
        </w:rPr>
      </w:pPr>
    </w:p>
    <w:p w14:paraId="65666FA3" w14:textId="77777777" w:rsidR="00086628" w:rsidRPr="00236A7E" w:rsidRDefault="00086628" w:rsidP="00086628">
      <w:pPr>
        <w:autoSpaceDE w:val="0"/>
        <w:autoSpaceDN w:val="0"/>
        <w:adjustRightInd w:val="0"/>
        <w:jc w:val="both"/>
        <w:outlineLvl w:val="1"/>
        <w:rPr>
          <w:rFonts w:ascii="Arial" w:hAnsi="Arial" w:cs="Arial"/>
          <w:b/>
          <w:bCs/>
          <w:iCs/>
          <w:sz w:val="20"/>
          <w:szCs w:val="22"/>
        </w:rPr>
      </w:pPr>
    </w:p>
    <w:p w14:paraId="254FDBCD" w14:textId="77777777" w:rsidR="00086628" w:rsidRDefault="00086628" w:rsidP="00086628">
      <w:pPr>
        <w:autoSpaceDE w:val="0"/>
        <w:autoSpaceDN w:val="0"/>
        <w:adjustRightInd w:val="0"/>
        <w:jc w:val="both"/>
        <w:outlineLvl w:val="1"/>
        <w:rPr>
          <w:rFonts w:ascii="Arial" w:hAnsi="Arial" w:cs="Arial"/>
          <w:b/>
          <w:bCs/>
          <w:iCs/>
          <w:sz w:val="20"/>
          <w:szCs w:val="22"/>
        </w:rPr>
      </w:pPr>
      <w:r w:rsidRPr="00236A7E">
        <w:rPr>
          <w:rFonts w:ascii="Arial" w:hAnsi="Arial" w:cs="Arial"/>
          <w:b/>
          <w:bCs/>
          <w:iCs/>
          <w:sz w:val="20"/>
          <w:szCs w:val="22"/>
        </w:rPr>
        <w:t>Nombre y firma</w:t>
      </w:r>
      <w:r>
        <w:rPr>
          <w:rFonts w:ascii="Arial" w:hAnsi="Arial" w:cs="Arial"/>
          <w:b/>
          <w:bCs/>
          <w:iCs/>
          <w:sz w:val="20"/>
          <w:szCs w:val="22"/>
        </w:rPr>
        <w:tab/>
      </w:r>
      <w:r>
        <w:rPr>
          <w:rFonts w:ascii="Arial" w:hAnsi="Arial" w:cs="Arial"/>
          <w:b/>
          <w:bCs/>
          <w:iCs/>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Pr>
          <w:rFonts w:ascii="Arial" w:hAnsi="Arial" w:cs="Arial"/>
          <w:b/>
          <w:bCs/>
          <w:iCs/>
          <w:color w:val="808080" w:themeColor="background1" w:themeShade="80"/>
          <w:sz w:val="20"/>
          <w:szCs w:val="22"/>
        </w:rPr>
        <w:tab/>
      </w:r>
      <w:proofErr w:type="spellStart"/>
      <w:r w:rsidRPr="00236A7E">
        <w:rPr>
          <w:rFonts w:ascii="Arial" w:hAnsi="Arial" w:cs="Arial"/>
          <w:b/>
          <w:bCs/>
          <w:iCs/>
          <w:sz w:val="20"/>
          <w:szCs w:val="22"/>
        </w:rPr>
        <w:t>MSc</w:t>
      </w:r>
      <w:proofErr w:type="spellEnd"/>
      <w:r w:rsidRPr="00236A7E">
        <w:rPr>
          <w:rFonts w:ascii="Arial" w:hAnsi="Arial" w:cs="Arial"/>
          <w:b/>
          <w:bCs/>
          <w:iCs/>
          <w:sz w:val="20"/>
          <w:szCs w:val="22"/>
        </w:rPr>
        <w:t xml:space="preserve">. Johan </w:t>
      </w:r>
      <w:proofErr w:type="spellStart"/>
      <w:r w:rsidRPr="00236A7E">
        <w:rPr>
          <w:rFonts w:ascii="Arial" w:hAnsi="Arial" w:cs="Arial"/>
          <w:b/>
          <w:bCs/>
          <w:iCs/>
          <w:sz w:val="20"/>
          <w:szCs w:val="22"/>
        </w:rPr>
        <w:t>Hernan</w:t>
      </w:r>
      <w:proofErr w:type="spellEnd"/>
      <w:r w:rsidRPr="00236A7E">
        <w:rPr>
          <w:rFonts w:ascii="Arial" w:hAnsi="Arial" w:cs="Arial"/>
          <w:b/>
          <w:bCs/>
          <w:iCs/>
          <w:sz w:val="20"/>
          <w:szCs w:val="22"/>
        </w:rPr>
        <w:t xml:space="preserve"> Pérez</w:t>
      </w:r>
    </w:p>
    <w:p w14:paraId="070F951A" w14:textId="25AE1D5B" w:rsidR="00C00028" w:rsidRPr="00086628" w:rsidRDefault="00086628" w:rsidP="00086628">
      <w:pPr>
        <w:autoSpaceDE w:val="0"/>
        <w:autoSpaceDN w:val="0"/>
        <w:adjustRightInd w:val="0"/>
        <w:jc w:val="both"/>
        <w:outlineLvl w:val="1"/>
        <w:rPr>
          <w:rFonts w:ascii="Arial" w:hAnsi="Arial" w:cs="Arial"/>
          <w:b/>
          <w:bCs/>
          <w:iCs/>
          <w:sz w:val="20"/>
          <w:szCs w:val="22"/>
        </w:rPr>
      </w:pPr>
      <w:r>
        <w:rPr>
          <w:rFonts w:ascii="Arial" w:hAnsi="Arial" w:cs="Arial"/>
          <w:b/>
          <w:bCs/>
          <w:iCs/>
          <w:color w:val="808080" w:themeColor="background1" w:themeShade="80"/>
          <w:sz w:val="20"/>
          <w:szCs w:val="22"/>
        </w:rPr>
        <w:t>Docente tutor del auxiliar</w:t>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color w:val="808080" w:themeColor="background1" w:themeShade="80"/>
          <w:sz w:val="20"/>
          <w:szCs w:val="22"/>
        </w:rPr>
        <w:tab/>
      </w:r>
      <w:r w:rsidRPr="00236A7E">
        <w:rPr>
          <w:rFonts w:ascii="Arial" w:hAnsi="Arial" w:cs="Arial"/>
          <w:b/>
          <w:bCs/>
          <w:iCs/>
          <w:sz w:val="20"/>
          <w:szCs w:val="22"/>
        </w:rPr>
        <w:t>Director de Investigaciones</w:t>
      </w:r>
    </w:p>
    <w:sectPr w:rsidR="00C00028" w:rsidRPr="00086628" w:rsidSect="00C00028">
      <w:pgSz w:w="12240" w:h="15840" w:code="1"/>
      <w:pgMar w:top="1843" w:right="1134" w:bottom="1134" w:left="1134" w:header="709" w:footer="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6FB97" w14:textId="77777777" w:rsidR="00FD1631" w:rsidRDefault="00FD1631">
      <w:r>
        <w:separator/>
      </w:r>
    </w:p>
  </w:endnote>
  <w:endnote w:type="continuationSeparator" w:id="0">
    <w:p w14:paraId="2D4DD1CE" w14:textId="77777777" w:rsidR="00FD1631" w:rsidRDefault="00FD1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5E6E0" w14:textId="77777777" w:rsidR="00C00028" w:rsidRDefault="00C00028" w:rsidP="00C00028">
    <w:pPr>
      <w:pStyle w:val="Piedepgina"/>
      <w:jc w:val="right"/>
      <w:rPr>
        <w:rFonts w:ascii="Arial" w:hAnsi="Arial" w:cs="Arial"/>
        <w:sz w:val="22"/>
        <w:szCs w:val="22"/>
      </w:rPr>
    </w:pPr>
  </w:p>
  <w:p w14:paraId="4547EFB2" w14:textId="2635A4F4" w:rsidR="00C00028" w:rsidRPr="001A4E6C" w:rsidRDefault="00C00028" w:rsidP="00C00028">
    <w:pPr>
      <w:pStyle w:val="Piedepgina"/>
      <w:jc w:val="right"/>
      <w:rPr>
        <w:rFonts w:ascii="Arial" w:hAnsi="Arial" w:cs="Arial"/>
        <w:sz w:val="22"/>
        <w:szCs w:val="22"/>
      </w:rPr>
    </w:pPr>
    <w:r w:rsidRPr="001A4E6C">
      <w:rPr>
        <w:rFonts w:ascii="Arial" w:hAnsi="Arial" w:cs="Arial"/>
        <w:sz w:val="22"/>
        <w:szCs w:val="22"/>
      </w:rPr>
      <w:t xml:space="preserve">Calle 9 </w:t>
    </w:r>
    <w:proofErr w:type="spellStart"/>
    <w:r w:rsidRPr="001A4E6C">
      <w:rPr>
        <w:rFonts w:ascii="Arial" w:hAnsi="Arial" w:cs="Arial"/>
        <w:sz w:val="22"/>
        <w:szCs w:val="22"/>
      </w:rPr>
      <w:t>Nº</w:t>
    </w:r>
    <w:proofErr w:type="spellEnd"/>
    <w:r w:rsidRPr="001A4E6C">
      <w:rPr>
        <w:rFonts w:ascii="Arial" w:hAnsi="Arial" w:cs="Arial"/>
        <w:sz w:val="22"/>
        <w:szCs w:val="22"/>
      </w:rPr>
      <w:t xml:space="preserve"> 23-55 PBX 6352525 Tel. 6346257</w:t>
    </w:r>
  </w:p>
  <w:p w14:paraId="73C34AE4" w14:textId="77777777" w:rsidR="00C00028" w:rsidRPr="001A4E6C" w:rsidRDefault="00C00028" w:rsidP="00C00028">
    <w:pPr>
      <w:pStyle w:val="Piedepgina"/>
      <w:ind w:right="400"/>
      <w:jc w:val="right"/>
      <w:rPr>
        <w:rFonts w:ascii="Arial" w:hAnsi="Arial" w:cs="Arial"/>
        <w:sz w:val="22"/>
        <w:szCs w:val="22"/>
      </w:rPr>
    </w:pPr>
    <w:r w:rsidRPr="001A4E6C">
      <w:rPr>
        <w:rFonts w:ascii="Arial" w:hAnsi="Arial" w:cs="Arial"/>
        <w:sz w:val="22"/>
        <w:szCs w:val="22"/>
      </w:rPr>
      <w:t xml:space="preserve">FAX (097)6345775 </w:t>
    </w:r>
    <w:r w:rsidRPr="00110C56">
      <w:rPr>
        <w:rFonts w:ascii="Arial" w:hAnsi="Arial" w:cs="Arial"/>
        <w:sz w:val="22"/>
        <w:szCs w:val="22"/>
      </w:rPr>
      <w:t>www.udi.edu.co</w:t>
    </w:r>
  </w:p>
  <w:p w14:paraId="261CF4C1" w14:textId="77777777" w:rsidR="00C00028" w:rsidRPr="001A4E6C" w:rsidRDefault="00C00028" w:rsidP="00C00028">
    <w:pPr>
      <w:pStyle w:val="Piedepgina"/>
      <w:ind w:right="400"/>
      <w:jc w:val="center"/>
      <w:rPr>
        <w:sz w:val="22"/>
        <w:szCs w:val="22"/>
      </w:rPr>
    </w:pPr>
    <w:r w:rsidRPr="001A4E6C">
      <w:rPr>
        <w:rFonts w:ascii="Arial" w:hAnsi="Arial" w:cs="Arial"/>
        <w:sz w:val="22"/>
        <w:szCs w:val="22"/>
      </w:rPr>
      <w:t xml:space="preserve">                                                                                               Bucaramanga- Colombia</w:t>
    </w:r>
    <w:r w:rsidRPr="001A4E6C">
      <w:rPr>
        <w:sz w:val="22"/>
        <w:szCs w:val="22"/>
      </w:rPr>
      <w:t xml:space="preserve"> </w:t>
    </w:r>
  </w:p>
  <w:p w14:paraId="681D9B78" w14:textId="77777777" w:rsidR="00C00028" w:rsidRDefault="00C0002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8F8C6" w14:textId="77777777" w:rsidR="00FD1631" w:rsidRDefault="00FD1631">
      <w:r>
        <w:separator/>
      </w:r>
    </w:p>
  </w:footnote>
  <w:footnote w:type="continuationSeparator" w:id="0">
    <w:p w14:paraId="7FC452F9" w14:textId="77777777" w:rsidR="00FD1631" w:rsidRDefault="00FD16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D09DD" w14:textId="3ED5AF8F" w:rsidR="00C00028" w:rsidRDefault="00C00028">
    <w:pPr>
      <w:pStyle w:val="Encabezado"/>
    </w:pPr>
    <w:r>
      <w:rPr>
        <w:rFonts w:ascii="Arial" w:hAnsi="Arial" w:cs="Arial"/>
        <w:noProof/>
        <w:sz w:val="18"/>
        <w:szCs w:val="18"/>
        <w:lang w:val="en-US" w:eastAsia="en-US"/>
      </w:rPr>
      <w:drawing>
        <wp:anchor distT="0" distB="0" distL="114300" distR="114300" simplePos="0" relativeHeight="251659264" behindDoc="0" locked="0" layoutInCell="1" allowOverlap="1" wp14:anchorId="44C710B1" wp14:editId="5660136A">
          <wp:simplePos x="0" y="0"/>
          <wp:positionH relativeFrom="margin">
            <wp:align>right</wp:align>
          </wp:positionH>
          <wp:positionV relativeFrom="paragraph">
            <wp:posOffset>-318687</wp:posOffset>
          </wp:positionV>
          <wp:extent cx="3284220" cy="1041400"/>
          <wp:effectExtent l="0" t="0" r="0" b="6350"/>
          <wp:wrapNone/>
          <wp:docPr id="11" name="Imagen 11" descr="C:\Users\UDInvestigaciones\Downloads\logo UDI azul-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DInvestigaciones\Downloads\logo UDI azul-03.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284220" cy="10414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C1195"/>
    <w:multiLevelType w:val="hybridMultilevel"/>
    <w:tmpl w:val="F7A64A9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D634F41"/>
    <w:multiLevelType w:val="hybridMultilevel"/>
    <w:tmpl w:val="5596C54A"/>
    <w:lvl w:ilvl="0" w:tplc="ED14BE36">
      <w:numFmt w:val="bullet"/>
      <w:lvlText w:val="•"/>
      <w:lvlJc w:val="left"/>
      <w:pPr>
        <w:ind w:left="2130" w:hanging="705"/>
      </w:pPr>
      <w:rPr>
        <w:rFonts w:ascii="Arial" w:eastAsia="PMingLiU" w:hAnsi="Arial" w:cs="Arial" w:hint="default"/>
      </w:rPr>
    </w:lvl>
    <w:lvl w:ilvl="1" w:tplc="240A0003" w:tentative="1">
      <w:start w:val="1"/>
      <w:numFmt w:val="bullet"/>
      <w:lvlText w:val="o"/>
      <w:lvlJc w:val="left"/>
      <w:pPr>
        <w:ind w:left="2505" w:hanging="360"/>
      </w:pPr>
      <w:rPr>
        <w:rFonts w:ascii="Courier New" w:hAnsi="Courier New" w:cs="Courier New" w:hint="default"/>
      </w:rPr>
    </w:lvl>
    <w:lvl w:ilvl="2" w:tplc="240A0005" w:tentative="1">
      <w:start w:val="1"/>
      <w:numFmt w:val="bullet"/>
      <w:lvlText w:val=""/>
      <w:lvlJc w:val="left"/>
      <w:pPr>
        <w:ind w:left="3225" w:hanging="360"/>
      </w:pPr>
      <w:rPr>
        <w:rFonts w:ascii="Wingdings" w:hAnsi="Wingdings" w:hint="default"/>
      </w:rPr>
    </w:lvl>
    <w:lvl w:ilvl="3" w:tplc="240A0001" w:tentative="1">
      <w:start w:val="1"/>
      <w:numFmt w:val="bullet"/>
      <w:lvlText w:val=""/>
      <w:lvlJc w:val="left"/>
      <w:pPr>
        <w:ind w:left="3945" w:hanging="360"/>
      </w:pPr>
      <w:rPr>
        <w:rFonts w:ascii="Symbol" w:hAnsi="Symbol" w:hint="default"/>
      </w:rPr>
    </w:lvl>
    <w:lvl w:ilvl="4" w:tplc="240A0003" w:tentative="1">
      <w:start w:val="1"/>
      <w:numFmt w:val="bullet"/>
      <w:lvlText w:val="o"/>
      <w:lvlJc w:val="left"/>
      <w:pPr>
        <w:ind w:left="4665" w:hanging="360"/>
      </w:pPr>
      <w:rPr>
        <w:rFonts w:ascii="Courier New" w:hAnsi="Courier New" w:cs="Courier New" w:hint="default"/>
      </w:rPr>
    </w:lvl>
    <w:lvl w:ilvl="5" w:tplc="240A0005" w:tentative="1">
      <w:start w:val="1"/>
      <w:numFmt w:val="bullet"/>
      <w:lvlText w:val=""/>
      <w:lvlJc w:val="left"/>
      <w:pPr>
        <w:ind w:left="5385" w:hanging="360"/>
      </w:pPr>
      <w:rPr>
        <w:rFonts w:ascii="Wingdings" w:hAnsi="Wingdings" w:hint="default"/>
      </w:rPr>
    </w:lvl>
    <w:lvl w:ilvl="6" w:tplc="240A0001" w:tentative="1">
      <w:start w:val="1"/>
      <w:numFmt w:val="bullet"/>
      <w:lvlText w:val=""/>
      <w:lvlJc w:val="left"/>
      <w:pPr>
        <w:ind w:left="6105" w:hanging="360"/>
      </w:pPr>
      <w:rPr>
        <w:rFonts w:ascii="Symbol" w:hAnsi="Symbol" w:hint="default"/>
      </w:rPr>
    </w:lvl>
    <w:lvl w:ilvl="7" w:tplc="240A0003" w:tentative="1">
      <w:start w:val="1"/>
      <w:numFmt w:val="bullet"/>
      <w:lvlText w:val="o"/>
      <w:lvlJc w:val="left"/>
      <w:pPr>
        <w:ind w:left="6825" w:hanging="360"/>
      </w:pPr>
      <w:rPr>
        <w:rFonts w:ascii="Courier New" w:hAnsi="Courier New" w:cs="Courier New" w:hint="default"/>
      </w:rPr>
    </w:lvl>
    <w:lvl w:ilvl="8" w:tplc="240A0005" w:tentative="1">
      <w:start w:val="1"/>
      <w:numFmt w:val="bullet"/>
      <w:lvlText w:val=""/>
      <w:lvlJc w:val="left"/>
      <w:pPr>
        <w:ind w:left="7545" w:hanging="360"/>
      </w:pPr>
      <w:rPr>
        <w:rFonts w:ascii="Wingdings" w:hAnsi="Wingdings" w:hint="default"/>
      </w:rPr>
    </w:lvl>
  </w:abstractNum>
  <w:abstractNum w:abstractNumId="2" w15:restartNumberingAfterBreak="0">
    <w:nsid w:val="0E5E4DBB"/>
    <w:multiLevelType w:val="hybridMultilevel"/>
    <w:tmpl w:val="7AB873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1CF5DEF"/>
    <w:multiLevelType w:val="hybridMultilevel"/>
    <w:tmpl w:val="B860D056"/>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4FD50F9"/>
    <w:multiLevelType w:val="hybridMultilevel"/>
    <w:tmpl w:val="6AEA28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5AC0E49"/>
    <w:multiLevelType w:val="hybridMultilevel"/>
    <w:tmpl w:val="82C6474A"/>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D435B40"/>
    <w:multiLevelType w:val="hybridMultilevel"/>
    <w:tmpl w:val="D0A28B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53E6CAF"/>
    <w:multiLevelType w:val="multilevel"/>
    <w:tmpl w:val="8B86F8E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1800" w:hanging="36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120" w:hanging="1080"/>
      </w:pPr>
      <w:rPr>
        <w:rFonts w:hint="default"/>
        <w:b/>
      </w:rPr>
    </w:lvl>
    <w:lvl w:ilvl="8">
      <w:start w:val="1"/>
      <w:numFmt w:val="decimal"/>
      <w:lvlText w:val="%1.%2.%3.%4.%5.%6.%7.%8.%9"/>
      <w:lvlJc w:val="left"/>
      <w:pPr>
        <w:ind w:left="7200" w:hanging="1440"/>
      </w:pPr>
      <w:rPr>
        <w:rFonts w:hint="default"/>
        <w:b/>
      </w:rPr>
    </w:lvl>
  </w:abstractNum>
  <w:abstractNum w:abstractNumId="8" w15:restartNumberingAfterBreak="0">
    <w:nsid w:val="29F26AD2"/>
    <w:multiLevelType w:val="hybridMultilevel"/>
    <w:tmpl w:val="B41059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EE00FC0"/>
    <w:multiLevelType w:val="multilevel"/>
    <w:tmpl w:val="CA8AA9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F5F074A"/>
    <w:multiLevelType w:val="multilevel"/>
    <w:tmpl w:val="8B86F8E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1800" w:hanging="36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120" w:hanging="1080"/>
      </w:pPr>
      <w:rPr>
        <w:rFonts w:hint="default"/>
        <w:b/>
      </w:rPr>
    </w:lvl>
    <w:lvl w:ilvl="8">
      <w:start w:val="1"/>
      <w:numFmt w:val="decimal"/>
      <w:lvlText w:val="%1.%2.%3.%4.%5.%6.%7.%8.%9"/>
      <w:lvlJc w:val="left"/>
      <w:pPr>
        <w:ind w:left="7200" w:hanging="1440"/>
      </w:pPr>
      <w:rPr>
        <w:rFonts w:hint="default"/>
        <w:b/>
      </w:rPr>
    </w:lvl>
  </w:abstractNum>
  <w:abstractNum w:abstractNumId="11" w15:restartNumberingAfterBreak="0">
    <w:nsid w:val="31C3463F"/>
    <w:multiLevelType w:val="hybridMultilevel"/>
    <w:tmpl w:val="280A58C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1EB498E"/>
    <w:multiLevelType w:val="hybridMultilevel"/>
    <w:tmpl w:val="5576F0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2E70D24"/>
    <w:multiLevelType w:val="hybridMultilevel"/>
    <w:tmpl w:val="C090EA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7C54C5B"/>
    <w:multiLevelType w:val="hybridMultilevel"/>
    <w:tmpl w:val="19624500"/>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AEE79FF"/>
    <w:multiLevelType w:val="hybridMultilevel"/>
    <w:tmpl w:val="E564D07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CAF41AB"/>
    <w:multiLevelType w:val="hybridMultilevel"/>
    <w:tmpl w:val="F526520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0617BF4"/>
    <w:multiLevelType w:val="hybridMultilevel"/>
    <w:tmpl w:val="02B88648"/>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3247981"/>
    <w:multiLevelType w:val="multilevel"/>
    <w:tmpl w:val="8B86F8E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1800" w:hanging="36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120" w:hanging="1080"/>
      </w:pPr>
      <w:rPr>
        <w:rFonts w:hint="default"/>
        <w:b/>
      </w:rPr>
    </w:lvl>
    <w:lvl w:ilvl="8">
      <w:start w:val="1"/>
      <w:numFmt w:val="decimal"/>
      <w:lvlText w:val="%1.%2.%3.%4.%5.%6.%7.%8.%9"/>
      <w:lvlJc w:val="left"/>
      <w:pPr>
        <w:ind w:left="7200" w:hanging="1440"/>
      </w:pPr>
      <w:rPr>
        <w:rFonts w:hint="default"/>
        <w:b/>
      </w:rPr>
    </w:lvl>
  </w:abstractNum>
  <w:abstractNum w:abstractNumId="19" w15:restartNumberingAfterBreak="0">
    <w:nsid w:val="441F25DC"/>
    <w:multiLevelType w:val="hybridMultilevel"/>
    <w:tmpl w:val="4D947B4E"/>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5CB3271"/>
    <w:multiLevelType w:val="multilevel"/>
    <w:tmpl w:val="8B86F8E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1800" w:hanging="36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120" w:hanging="1080"/>
      </w:pPr>
      <w:rPr>
        <w:rFonts w:hint="default"/>
        <w:b/>
      </w:rPr>
    </w:lvl>
    <w:lvl w:ilvl="8">
      <w:start w:val="1"/>
      <w:numFmt w:val="decimal"/>
      <w:lvlText w:val="%1.%2.%3.%4.%5.%6.%7.%8.%9"/>
      <w:lvlJc w:val="left"/>
      <w:pPr>
        <w:ind w:left="7200" w:hanging="1440"/>
      </w:pPr>
      <w:rPr>
        <w:rFonts w:hint="default"/>
        <w:b/>
      </w:rPr>
    </w:lvl>
  </w:abstractNum>
  <w:abstractNum w:abstractNumId="21" w15:restartNumberingAfterBreak="0">
    <w:nsid w:val="4666789E"/>
    <w:multiLevelType w:val="multilevel"/>
    <w:tmpl w:val="42820070"/>
    <w:lvl w:ilvl="0">
      <w:start w:val="3"/>
      <w:numFmt w:val="decimal"/>
      <w:lvlText w:val="%1"/>
      <w:lvlJc w:val="left"/>
      <w:pPr>
        <w:ind w:left="360" w:hanging="360"/>
      </w:pPr>
      <w:rPr>
        <w:rFonts w:hint="default"/>
      </w:rPr>
    </w:lvl>
    <w:lvl w:ilvl="1">
      <w:start w:val="1"/>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548" w:hanging="72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460" w:hanging="108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372" w:hanging="1440"/>
      </w:pPr>
      <w:rPr>
        <w:rFonts w:hint="default"/>
      </w:rPr>
    </w:lvl>
    <w:lvl w:ilvl="8">
      <w:start w:val="1"/>
      <w:numFmt w:val="decimal"/>
      <w:lvlText w:val="%1.%2.%3.%4.%5.%6.%7.%8.%9"/>
      <w:lvlJc w:val="left"/>
      <w:pPr>
        <w:ind w:left="12008" w:hanging="1800"/>
      </w:pPr>
      <w:rPr>
        <w:rFonts w:hint="default"/>
      </w:rPr>
    </w:lvl>
  </w:abstractNum>
  <w:abstractNum w:abstractNumId="22" w15:restartNumberingAfterBreak="0">
    <w:nsid w:val="479B3F9C"/>
    <w:multiLevelType w:val="hybridMultilevel"/>
    <w:tmpl w:val="E8BADE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0935D70"/>
    <w:multiLevelType w:val="hybridMultilevel"/>
    <w:tmpl w:val="9F528AF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4" w15:restartNumberingAfterBreak="0">
    <w:nsid w:val="52541754"/>
    <w:multiLevelType w:val="hybridMultilevel"/>
    <w:tmpl w:val="B3DA3332"/>
    <w:lvl w:ilvl="0" w:tplc="ED14BE36">
      <w:numFmt w:val="bullet"/>
      <w:lvlText w:val="•"/>
      <w:lvlJc w:val="left"/>
      <w:pPr>
        <w:ind w:left="1065" w:hanging="705"/>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4B85897"/>
    <w:multiLevelType w:val="multilevel"/>
    <w:tmpl w:val="AB3A5C50"/>
    <w:lvl w:ilvl="0">
      <w:start w:val="2"/>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6" w15:restartNumberingAfterBreak="0">
    <w:nsid w:val="55A90D55"/>
    <w:multiLevelType w:val="hybridMultilevel"/>
    <w:tmpl w:val="2A069ED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57F928FB"/>
    <w:multiLevelType w:val="hybridMultilevel"/>
    <w:tmpl w:val="B92E8D7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5B4665E5"/>
    <w:multiLevelType w:val="hybridMultilevel"/>
    <w:tmpl w:val="7AF6924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5D846345"/>
    <w:multiLevelType w:val="hybridMultilevel"/>
    <w:tmpl w:val="44DE872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0" w15:restartNumberingAfterBreak="0">
    <w:nsid w:val="64902D88"/>
    <w:multiLevelType w:val="hybridMultilevel"/>
    <w:tmpl w:val="C74AECC0"/>
    <w:lvl w:ilvl="0" w:tplc="ED14BE36">
      <w:numFmt w:val="bullet"/>
      <w:lvlText w:val="•"/>
      <w:lvlJc w:val="left"/>
      <w:pPr>
        <w:ind w:left="2130" w:hanging="705"/>
      </w:pPr>
      <w:rPr>
        <w:rFonts w:ascii="Arial" w:eastAsia="PMingLiU" w:hAnsi="Arial" w:cs="Arial" w:hint="default"/>
      </w:rPr>
    </w:lvl>
    <w:lvl w:ilvl="1" w:tplc="240A0003" w:tentative="1">
      <w:start w:val="1"/>
      <w:numFmt w:val="bullet"/>
      <w:lvlText w:val="o"/>
      <w:lvlJc w:val="left"/>
      <w:pPr>
        <w:ind w:left="2505" w:hanging="360"/>
      </w:pPr>
      <w:rPr>
        <w:rFonts w:ascii="Courier New" w:hAnsi="Courier New" w:cs="Courier New" w:hint="default"/>
      </w:rPr>
    </w:lvl>
    <w:lvl w:ilvl="2" w:tplc="240A0005" w:tentative="1">
      <w:start w:val="1"/>
      <w:numFmt w:val="bullet"/>
      <w:lvlText w:val=""/>
      <w:lvlJc w:val="left"/>
      <w:pPr>
        <w:ind w:left="3225" w:hanging="360"/>
      </w:pPr>
      <w:rPr>
        <w:rFonts w:ascii="Wingdings" w:hAnsi="Wingdings" w:hint="default"/>
      </w:rPr>
    </w:lvl>
    <w:lvl w:ilvl="3" w:tplc="240A0001" w:tentative="1">
      <w:start w:val="1"/>
      <w:numFmt w:val="bullet"/>
      <w:lvlText w:val=""/>
      <w:lvlJc w:val="left"/>
      <w:pPr>
        <w:ind w:left="3945" w:hanging="360"/>
      </w:pPr>
      <w:rPr>
        <w:rFonts w:ascii="Symbol" w:hAnsi="Symbol" w:hint="default"/>
      </w:rPr>
    </w:lvl>
    <w:lvl w:ilvl="4" w:tplc="240A0003" w:tentative="1">
      <w:start w:val="1"/>
      <w:numFmt w:val="bullet"/>
      <w:lvlText w:val="o"/>
      <w:lvlJc w:val="left"/>
      <w:pPr>
        <w:ind w:left="4665" w:hanging="360"/>
      </w:pPr>
      <w:rPr>
        <w:rFonts w:ascii="Courier New" w:hAnsi="Courier New" w:cs="Courier New" w:hint="default"/>
      </w:rPr>
    </w:lvl>
    <w:lvl w:ilvl="5" w:tplc="240A0005" w:tentative="1">
      <w:start w:val="1"/>
      <w:numFmt w:val="bullet"/>
      <w:lvlText w:val=""/>
      <w:lvlJc w:val="left"/>
      <w:pPr>
        <w:ind w:left="5385" w:hanging="360"/>
      </w:pPr>
      <w:rPr>
        <w:rFonts w:ascii="Wingdings" w:hAnsi="Wingdings" w:hint="default"/>
      </w:rPr>
    </w:lvl>
    <w:lvl w:ilvl="6" w:tplc="240A0001" w:tentative="1">
      <w:start w:val="1"/>
      <w:numFmt w:val="bullet"/>
      <w:lvlText w:val=""/>
      <w:lvlJc w:val="left"/>
      <w:pPr>
        <w:ind w:left="6105" w:hanging="360"/>
      </w:pPr>
      <w:rPr>
        <w:rFonts w:ascii="Symbol" w:hAnsi="Symbol" w:hint="default"/>
      </w:rPr>
    </w:lvl>
    <w:lvl w:ilvl="7" w:tplc="240A0003" w:tentative="1">
      <w:start w:val="1"/>
      <w:numFmt w:val="bullet"/>
      <w:lvlText w:val="o"/>
      <w:lvlJc w:val="left"/>
      <w:pPr>
        <w:ind w:left="6825" w:hanging="360"/>
      </w:pPr>
      <w:rPr>
        <w:rFonts w:ascii="Courier New" w:hAnsi="Courier New" w:cs="Courier New" w:hint="default"/>
      </w:rPr>
    </w:lvl>
    <w:lvl w:ilvl="8" w:tplc="240A0005" w:tentative="1">
      <w:start w:val="1"/>
      <w:numFmt w:val="bullet"/>
      <w:lvlText w:val=""/>
      <w:lvlJc w:val="left"/>
      <w:pPr>
        <w:ind w:left="7545" w:hanging="360"/>
      </w:pPr>
      <w:rPr>
        <w:rFonts w:ascii="Wingdings" w:hAnsi="Wingdings" w:hint="default"/>
      </w:rPr>
    </w:lvl>
  </w:abstractNum>
  <w:abstractNum w:abstractNumId="31" w15:restartNumberingAfterBreak="0">
    <w:nsid w:val="64B711FD"/>
    <w:multiLevelType w:val="multilevel"/>
    <w:tmpl w:val="6CFA171E"/>
    <w:lvl w:ilvl="0">
      <w:start w:val="2"/>
      <w:numFmt w:val="decimal"/>
      <w:lvlText w:val="%1."/>
      <w:lvlJc w:val="left"/>
      <w:pPr>
        <w:ind w:left="720" w:hanging="360"/>
      </w:pPr>
      <w:rPr>
        <w:rFonts w:hint="default"/>
      </w:rPr>
    </w:lvl>
    <w:lvl w:ilvl="1">
      <w:start w:val="13"/>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6D117A41"/>
    <w:multiLevelType w:val="hybridMultilevel"/>
    <w:tmpl w:val="13F87A60"/>
    <w:lvl w:ilvl="0" w:tplc="8FEE21E0">
      <w:start w:val="1"/>
      <w:numFmt w:val="decimal"/>
      <w:lvlText w:val="%1."/>
      <w:lvlJc w:val="left"/>
      <w:pPr>
        <w:ind w:left="720" w:hanging="360"/>
      </w:pPr>
      <w:rPr>
        <w:rFonts w:hint="default"/>
        <w:b/>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6D83198F"/>
    <w:multiLevelType w:val="hybridMultilevel"/>
    <w:tmpl w:val="7A187D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70791E57"/>
    <w:multiLevelType w:val="hybridMultilevel"/>
    <w:tmpl w:val="3EE2E602"/>
    <w:lvl w:ilvl="0" w:tplc="D278ED12">
      <w:numFmt w:val="bullet"/>
      <w:lvlText w:val="-"/>
      <w:lvlJc w:val="left"/>
      <w:pPr>
        <w:ind w:left="720" w:hanging="360"/>
      </w:pPr>
      <w:rPr>
        <w:rFonts w:ascii="Arial" w:eastAsia="PMingLiU"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70AE04B6"/>
    <w:multiLevelType w:val="multilevel"/>
    <w:tmpl w:val="ED4293D0"/>
    <w:lvl w:ilvl="0">
      <w:start w:val="2"/>
      <w:numFmt w:val="decimal"/>
      <w:lvlText w:val="%1"/>
      <w:lvlJc w:val="left"/>
      <w:pPr>
        <w:ind w:left="540" w:hanging="540"/>
      </w:pPr>
      <w:rPr>
        <w:rFonts w:hint="default"/>
      </w:rPr>
    </w:lvl>
    <w:lvl w:ilvl="1">
      <w:start w:val="2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E34F79"/>
    <w:multiLevelType w:val="hybridMultilevel"/>
    <w:tmpl w:val="206637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35A1D9C"/>
    <w:multiLevelType w:val="hybridMultilevel"/>
    <w:tmpl w:val="9AEE34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740651A1"/>
    <w:multiLevelType w:val="hybridMultilevel"/>
    <w:tmpl w:val="A1DAA2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79F04E4C"/>
    <w:multiLevelType w:val="multilevel"/>
    <w:tmpl w:val="8B86F8E8"/>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1800" w:hanging="36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120" w:hanging="1080"/>
      </w:pPr>
      <w:rPr>
        <w:rFonts w:hint="default"/>
        <w:b/>
      </w:rPr>
    </w:lvl>
    <w:lvl w:ilvl="8">
      <w:start w:val="1"/>
      <w:numFmt w:val="decimal"/>
      <w:lvlText w:val="%1.%2.%3.%4.%5.%6.%7.%8.%9"/>
      <w:lvlJc w:val="left"/>
      <w:pPr>
        <w:ind w:left="7200" w:hanging="1440"/>
      </w:pPr>
      <w:rPr>
        <w:rFonts w:hint="default"/>
        <w:b/>
      </w:rPr>
    </w:lvl>
  </w:abstractNum>
  <w:abstractNum w:abstractNumId="40" w15:restartNumberingAfterBreak="0">
    <w:nsid w:val="7B472849"/>
    <w:multiLevelType w:val="hybridMultilevel"/>
    <w:tmpl w:val="5BCAEF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DF15E7F"/>
    <w:multiLevelType w:val="hybridMultilevel"/>
    <w:tmpl w:val="ED60FA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7FC909E7"/>
    <w:multiLevelType w:val="hybridMultilevel"/>
    <w:tmpl w:val="16C26DD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3"/>
  </w:num>
  <w:num w:numId="2">
    <w:abstractNumId w:val="37"/>
  </w:num>
  <w:num w:numId="3">
    <w:abstractNumId w:val="23"/>
  </w:num>
  <w:num w:numId="4">
    <w:abstractNumId w:val="2"/>
  </w:num>
  <w:num w:numId="5">
    <w:abstractNumId w:val="38"/>
  </w:num>
  <w:num w:numId="6">
    <w:abstractNumId w:val="27"/>
  </w:num>
  <w:num w:numId="7">
    <w:abstractNumId w:val="6"/>
  </w:num>
  <w:num w:numId="8">
    <w:abstractNumId w:val="4"/>
  </w:num>
  <w:num w:numId="9">
    <w:abstractNumId w:val="41"/>
  </w:num>
  <w:num w:numId="10">
    <w:abstractNumId w:val="28"/>
  </w:num>
  <w:num w:numId="11">
    <w:abstractNumId w:val="8"/>
  </w:num>
  <w:num w:numId="12">
    <w:abstractNumId w:val="42"/>
  </w:num>
  <w:num w:numId="13">
    <w:abstractNumId w:val="0"/>
  </w:num>
  <w:num w:numId="14">
    <w:abstractNumId w:val="29"/>
  </w:num>
  <w:num w:numId="15">
    <w:abstractNumId w:val="36"/>
  </w:num>
  <w:num w:numId="16">
    <w:abstractNumId w:val="40"/>
  </w:num>
  <w:num w:numId="17">
    <w:abstractNumId w:val="15"/>
  </w:num>
  <w:num w:numId="18">
    <w:abstractNumId w:val="5"/>
  </w:num>
  <w:num w:numId="19">
    <w:abstractNumId w:val="14"/>
  </w:num>
  <w:num w:numId="20">
    <w:abstractNumId w:val="34"/>
  </w:num>
  <w:num w:numId="21">
    <w:abstractNumId w:val="3"/>
  </w:num>
  <w:num w:numId="22">
    <w:abstractNumId w:val="17"/>
  </w:num>
  <w:num w:numId="23">
    <w:abstractNumId w:val="19"/>
  </w:num>
  <w:num w:numId="24">
    <w:abstractNumId w:val="12"/>
  </w:num>
  <w:num w:numId="25">
    <w:abstractNumId w:val="16"/>
  </w:num>
  <w:num w:numId="26">
    <w:abstractNumId w:val="13"/>
  </w:num>
  <w:num w:numId="27">
    <w:abstractNumId w:val="26"/>
  </w:num>
  <w:num w:numId="28">
    <w:abstractNumId w:val="32"/>
  </w:num>
  <w:num w:numId="29">
    <w:abstractNumId w:val="7"/>
  </w:num>
  <w:num w:numId="30">
    <w:abstractNumId w:val="31"/>
  </w:num>
  <w:num w:numId="31">
    <w:abstractNumId w:val="22"/>
  </w:num>
  <w:num w:numId="32">
    <w:abstractNumId w:val="24"/>
  </w:num>
  <w:num w:numId="33">
    <w:abstractNumId w:val="1"/>
  </w:num>
  <w:num w:numId="34">
    <w:abstractNumId w:val="30"/>
  </w:num>
  <w:num w:numId="35">
    <w:abstractNumId w:val="9"/>
  </w:num>
  <w:num w:numId="36">
    <w:abstractNumId w:val="20"/>
  </w:num>
  <w:num w:numId="37">
    <w:abstractNumId w:val="39"/>
  </w:num>
  <w:num w:numId="38">
    <w:abstractNumId w:val="10"/>
  </w:num>
  <w:num w:numId="39">
    <w:abstractNumId w:val="18"/>
  </w:num>
  <w:num w:numId="40">
    <w:abstractNumId w:val="35"/>
  </w:num>
  <w:num w:numId="41">
    <w:abstractNumId w:val="21"/>
  </w:num>
  <w:num w:numId="42">
    <w:abstractNumId w:val="25"/>
  </w:num>
  <w:num w:numId="43">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666"/>
    <w:rsid w:val="00000AA4"/>
    <w:rsid w:val="00001063"/>
    <w:rsid w:val="000032DA"/>
    <w:rsid w:val="00004AEF"/>
    <w:rsid w:val="00004F66"/>
    <w:rsid w:val="00005491"/>
    <w:rsid w:val="0000632E"/>
    <w:rsid w:val="000071EB"/>
    <w:rsid w:val="00013CB6"/>
    <w:rsid w:val="00020525"/>
    <w:rsid w:val="000205F2"/>
    <w:rsid w:val="00020D88"/>
    <w:rsid w:val="0002268B"/>
    <w:rsid w:val="00022CB0"/>
    <w:rsid w:val="00022D62"/>
    <w:rsid w:val="0002359E"/>
    <w:rsid w:val="00023B27"/>
    <w:rsid w:val="00026375"/>
    <w:rsid w:val="0002664A"/>
    <w:rsid w:val="000277B1"/>
    <w:rsid w:val="00031717"/>
    <w:rsid w:val="000323D1"/>
    <w:rsid w:val="00034354"/>
    <w:rsid w:val="00035759"/>
    <w:rsid w:val="00036C4B"/>
    <w:rsid w:val="0004041C"/>
    <w:rsid w:val="00040941"/>
    <w:rsid w:val="000420A2"/>
    <w:rsid w:val="000449A9"/>
    <w:rsid w:val="00045FE4"/>
    <w:rsid w:val="00046C52"/>
    <w:rsid w:val="00051137"/>
    <w:rsid w:val="000511B8"/>
    <w:rsid w:val="00051DBC"/>
    <w:rsid w:val="00054153"/>
    <w:rsid w:val="0005683D"/>
    <w:rsid w:val="0006509C"/>
    <w:rsid w:val="00066075"/>
    <w:rsid w:val="00070147"/>
    <w:rsid w:val="00073AD5"/>
    <w:rsid w:val="000751F8"/>
    <w:rsid w:val="0007588A"/>
    <w:rsid w:val="00076827"/>
    <w:rsid w:val="00076ECD"/>
    <w:rsid w:val="00076F43"/>
    <w:rsid w:val="00077041"/>
    <w:rsid w:val="00077A7F"/>
    <w:rsid w:val="0008220C"/>
    <w:rsid w:val="0008471C"/>
    <w:rsid w:val="0008490F"/>
    <w:rsid w:val="00086628"/>
    <w:rsid w:val="00087D69"/>
    <w:rsid w:val="00090762"/>
    <w:rsid w:val="00092EA8"/>
    <w:rsid w:val="00094803"/>
    <w:rsid w:val="000971DA"/>
    <w:rsid w:val="000A149B"/>
    <w:rsid w:val="000A34C6"/>
    <w:rsid w:val="000A3FB4"/>
    <w:rsid w:val="000A5037"/>
    <w:rsid w:val="000A576F"/>
    <w:rsid w:val="000B07D8"/>
    <w:rsid w:val="000B1364"/>
    <w:rsid w:val="000B1649"/>
    <w:rsid w:val="000B1A8D"/>
    <w:rsid w:val="000B3924"/>
    <w:rsid w:val="000B64D7"/>
    <w:rsid w:val="000C2F2C"/>
    <w:rsid w:val="000C6343"/>
    <w:rsid w:val="000C6D87"/>
    <w:rsid w:val="000C7228"/>
    <w:rsid w:val="000C7A4F"/>
    <w:rsid w:val="000D09BC"/>
    <w:rsid w:val="000D32D9"/>
    <w:rsid w:val="000D3396"/>
    <w:rsid w:val="000D7DF6"/>
    <w:rsid w:val="000D7FFB"/>
    <w:rsid w:val="000E1426"/>
    <w:rsid w:val="000E25FA"/>
    <w:rsid w:val="000E2815"/>
    <w:rsid w:val="000E3829"/>
    <w:rsid w:val="000E38AA"/>
    <w:rsid w:val="000E440F"/>
    <w:rsid w:val="000E5996"/>
    <w:rsid w:val="000E5A57"/>
    <w:rsid w:val="000F26F9"/>
    <w:rsid w:val="000F339E"/>
    <w:rsid w:val="000F544C"/>
    <w:rsid w:val="000F7515"/>
    <w:rsid w:val="000F7EC0"/>
    <w:rsid w:val="0010085C"/>
    <w:rsid w:val="00103FBE"/>
    <w:rsid w:val="001055F8"/>
    <w:rsid w:val="00107955"/>
    <w:rsid w:val="001102A1"/>
    <w:rsid w:val="00110C56"/>
    <w:rsid w:val="00110F0B"/>
    <w:rsid w:val="0011793A"/>
    <w:rsid w:val="0011794B"/>
    <w:rsid w:val="0012203A"/>
    <w:rsid w:val="00122CAE"/>
    <w:rsid w:val="00123988"/>
    <w:rsid w:val="0012649A"/>
    <w:rsid w:val="0012671B"/>
    <w:rsid w:val="00127015"/>
    <w:rsid w:val="00133AD6"/>
    <w:rsid w:val="0013455F"/>
    <w:rsid w:val="00134A35"/>
    <w:rsid w:val="00134DF4"/>
    <w:rsid w:val="00136753"/>
    <w:rsid w:val="00136B90"/>
    <w:rsid w:val="0015014C"/>
    <w:rsid w:val="00151F2F"/>
    <w:rsid w:val="001538B1"/>
    <w:rsid w:val="00156FE6"/>
    <w:rsid w:val="001578F5"/>
    <w:rsid w:val="0016040B"/>
    <w:rsid w:val="00161E12"/>
    <w:rsid w:val="001621AB"/>
    <w:rsid w:val="00162932"/>
    <w:rsid w:val="001647AC"/>
    <w:rsid w:val="00165E9A"/>
    <w:rsid w:val="00166CC1"/>
    <w:rsid w:val="00171A99"/>
    <w:rsid w:val="00172386"/>
    <w:rsid w:val="00172979"/>
    <w:rsid w:val="001738A0"/>
    <w:rsid w:val="00175B22"/>
    <w:rsid w:val="00177E23"/>
    <w:rsid w:val="001836FD"/>
    <w:rsid w:val="00183950"/>
    <w:rsid w:val="001843B8"/>
    <w:rsid w:val="00184AF3"/>
    <w:rsid w:val="00187A4B"/>
    <w:rsid w:val="0019086E"/>
    <w:rsid w:val="00190C15"/>
    <w:rsid w:val="00192865"/>
    <w:rsid w:val="001938C7"/>
    <w:rsid w:val="0019491F"/>
    <w:rsid w:val="0019616C"/>
    <w:rsid w:val="00196F3A"/>
    <w:rsid w:val="00197807"/>
    <w:rsid w:val="001A361B"/>
    <w:rsid w:val="001A4E6C"/>
    <w:rsid w:val="001A7E2B"/>
    <w:rsid w:val="001B1AA5"/>
    <w:rsid w:val="001B3A4A"/>
    <w:rsid w:val="001B4F33"/>
    <w:rsid w:val="001B5512"/>
    <w:rsid w:val="001B5B2A"/>
    <w:rsid w:val="001C0BF1"/>
    <w:rsid w:val="001C2B01"/>
    <w:rsid w:val="001C2D70"/>
    <w:rsid w:val="001C2E1C"/>
    <w:rsid w:val="001C3591"/>
    <w:rsid w:val="001D10A0"/>
    <w:rsid w:val="001D1227"/>
    <w:rsid w:val="001D1330"/>
    <w:rsid w:val="001D1884"/>
    <w:rsid w:val="001D1F49"/>
    <w:rsid w:val="001D31D4"/>
    <w:rsid w:val="001D6B04"/>
    <w:rsid w:val="001D745C"/>
    <w:rsid w:val="001D74C9"/>
    <w:rsid w:val="001E0A52"/>
    <w:rsid w:val="001E1FF3"/>
    <w:rsid w:val="001E7C99"/>
    <w:rsid w:val="001F338A"/>
    <w:rsid w:val="001F6832"/>
    <w:rsid w:val="001F7BF2"/>
    <w:rsid w:val="001F7FEB"/>
    <w:rsid w:val="00203843"/>
    <w:rsid w:val="00205C67"/>
    <w:rsid w:val="00206981"/>
    <w:rsid w:val="00210817"/>
    <w:rsid w:val="00210BE0"/>
    <w:rsid w:val="00212F76"/>
    <w:rsid w:val="00215278"/>
    <w:rsid w:val="002156DC"/>
    <w:rsid w:val="00215F64"/>
    <w:rsid w:val="00217974"/>
    <w:rsid w:val="00220513"/>
    <w:rsid w:val="00220977"/>
    <w:rsid w:val="00220D31"/>
    <w:rsid w:val="00221883"/>
    <w:rsid w:val="00221A0B"/>
    <w:rsid w:val="00221F02"/>
    <w:rsid w:val="002225B4"/>
    <w:rsid w:val="00223653"/>
    <w:rsid w:val="00232370"/>
    <w:rsid w:val="00234E64"/>
    <w:rsid w:val="00236AFF"/>
    <w:rsid w:val="0024300C"/>
    <w:rsid w:val="00245AA3"/>
    <w:rsid w:val="00250B9D"/>
    <w:rsid w:val="0025183D"/>
    <w:rsid w:val="00252303"/>
    <w:rsid w:val="00252F5A"/>
    <w:rsid w:val="00253F05"/>
    <w:rsid w:val="00254101"/>
    <w:rsid w:val="00255681"/>
    <w:rsid w:val="002557CD"/>
    <w:rsid w:val="0025675B"/>
    <w:rsid w:val="00257417"/>
    <w:rsid w:val="00257AB5"/>
    <w:rsid w:val="00260666"/>
    <w:rsid w:val="0026110C"/>
    <w:rsid w:val="002627F9"/>
    <w:rsid w:val="00263077"/>
    <w:rsid w:val="002657C7"/>
    <w:rsid w:val="00266242"/>
    <w:rsid w:val="00266AF2"/>
    <w:rsid w:val="00267C5B"/>
    <w:rsid w:val="00272AB0"/>
    <w:rsid w:val="0027338F"/>
    <w:rsid w:val="0027353B"/>
    <w:rsid w:val="002750F9"/>
    <w:rsid w:val="002762F0"/>
    <w:rsid w:val="00276CE5"/>
    <w:rsid w:val="00284DF8"/>
    <w:rsid w:val="002852AD"/>
    <w:rsid w:val="00286473"/>
    <w:rsid w:val="00287BBE"/>
    <w:rsid w:val="00287D9A"/>
    <w:rsid w:val="00290545"/>
    <w:rsid w:val="0029055F"/>
    <w:rsid w:val="00291706"/>
    <w:rsid w:val="00293ABD"/>
    <w:rsid w:val="00294000"/>
    <w:rsid w:val="00295428"/>
    <w:rsid w:val="0029612E"/>
    <w:rsid w:val="00297425"/>
    <w:rsid w:val="002A17FA"/>
    <w:rsid w:val="002A33C0"/>
    <w:rsid w:val="002A4ABA"/>
    <w:rsid w:val="002A73E3"/>
    <w:rsid w:val="002B1BD2"/>
    <w:rsid w:val="002B2AE6"/>
    <w:rsid w:val="002B403F"/>
    <w:rsid w:val="002B4273"/>
    <w:rsid w:val="002B45F1"/>
    <w:rsid w:val="002B6523"/>
    <w:rsid w:val="002B69CC"/>
    <w:rsid w:val="002B69E9"/>
    <w:rsid w:val="002B7732"/>
    <w:rsid w:val="002C025A"/>
    <w:rsid w:val="002C44FC"/>
    <w:rsid w:val="002C4671"/>
    <w:rsid w:val="002C4E70"/>
    <w:rsid w:val="002C5A94"/>
    <w:rsid w:val="002C6556"/>
    <w:rsid w:val="002D05CC"/>
    <w:rsid w:val="002D2440"/>
    <w:rsid w:val="002D394C"/>
    <w:rsid w:val="002D4B17"/>
    <w:rsid w:val="002D4FED"/>
    <w:rsid w:val="002D5462"/>
    <w:rsid w:val="002D5D5E"/>
    <w:rsid w:val="002E10FC"/>
    <w:rsid w:val="002E147B"/>
    <w:rsid w:val="002E2594"/>
    <w:rsid w:val="002E4D68"/>
    <w:rsid w:val="002E568D"/>
    <w:rsid w:val="002E6C95"/>
    <w:rsid w:val="002E73A4"/>
    <w:rsid w:val="002E79C6"/>
    <w:rsid w:val="002F17FA"/>
    <w:rsid w:val="002F20CE"/>
    <w:rsid w:val="002F3621"/>
    <w:rsid w:val="002F72B5"/>
    <w:rsid w:val="002F76DD"/>
    <w:rsid w:val="002F7884"/>
    <w:rsid w:val="00300CFD"/>
    <w:rsid w:val="00301B4A"/>
    <w:rsid w:val="003033D7"/>
    <w:rsid w:val="00304823"/>
    <w:rsid w:val="003075A3"/>
    <w:rsid w:val="003155EC"/>
    <w:rsid w:val="003161AF"/>
    <w:rsid w:val="0031624C"/>
    <w:rsid w:val="00317643"/>
    <w:rsid w:val="00317B31"/>
    <w:rsid w:val="003217FF"/>
    <w:rsid w:val="003219A3"/>
    <w:rsid w:val="0032314A"/>
    <w:rsid w:val="00324106"/>
    <w:rsid w:val="003266D9"/>
    <w:rsid w:val="003268F1"/>
    <w:rsid w:val="00330F48"/>
    <w:rsid w:val="00331E53"/>
    <w:rsid w:val="00332304"/>
    <w:rsid w:val="00337C5E"/>
    <w:rsid w:val="00344AC9"/>
    <w:rsid w:val="00346E8C"/>
    <w:rsid w:val="00347675"/>
    <w:rsid w:val="00347A70"/>
    <w:rsid w:val="00347F98"/>
    <w:rsid w:val="00350352"/>
    <w:rsid w:val="00352F84"/>
    <w:rsid w:val="00353092"/>
    <w:rsid w:val="003536D2"/>
    <w:rsid w:val="00353E05"/>
    <w:rsid w:val="003611F6"/>
    <w:rsid w:val="0036412C"/>
    <w:rsid w:val="00364895"/>
    <w:rsid w:val="00364DDA"/>
    <w:rsid w:val="00364E08"/>
    <w:rsid w:val="00366B53"/>
    <w:rsid w:val="0036777B"/>
    <w:rsid w:val="00367811"/>
    <w:rsid w:val="00367BFE"/>
    <w:rsid w:val="00367D59"/>
    <w:rsid w:val="003705A5"/>
    <w:rsid w:val="00370FEA"/>
    <w:rsid w:val="00373C28"/>
    <w:rsid w:val="003741CE"/>
    <w:rsid w:val="0037562E"/>
    <w:rsid w:val="00375748"/>
    <w:rsid w:val="00376367"/>
    <w:rsid w:val="00376C7C"/>
    <w:rsid w:val="00380AA2"/>
    <w:rsid w:val="0038187B"/>
    <w:rsid w:val="003847A9"/>
    <w:rsid w:val="003861BB"/>
    <w:rsid w:val="00386C58"/>
    <w:rsid w:val="00387055"/>
    <w:rsid w:val="0038714F"/>
    <w:rsid w:val="00387816"/>
    <w:rsid w:val="00390221"/>
    <w:rsid w:val="003919B0"/>
    <w:rsid w:val="0039291B"/>
    <w:rsid w:val="00392C1A"/>
    <w:rsid w:val="00394A0D"/>
    <w:rsid w:val="00394E0A"/>
    <w:rsid w:val="00396CF4"/>
    <w:rsid w:val="00397D26"/>
    <w:rsid w:val="003A18DE"/>
    <w:rsid w:val="003A1B6C"/>
    <w:rsid w:val="003A21A7"/>
    <w:rsid w:val="003A4F97"/>
    <w:rsid w:val="003A5090"/>
    <w:rsid w:val="003A6521"/>
    <w:rsid w:val="003B07CA"/>
    <w:rsid w:val="003B303B"/>
    <w:rsid w:val="003B30D5"/>
    <w:rsid w:val="003B49D1"/>
    <w:rsid w:val="003B6A75"/>
    <w:rsid w:val="003B6C2C"/>
    <w:rsid w:val="003B6F7A"/>
    <w:rsid w:val="003C28C8"/>
    <w:rsid w:val="003C2CC9"/>
    <w:rsid w:val="003C2ECF"/>
    <w:rsid w:val="003C32EA"/>
    <w:rsid w:val="003C41EB"/>
    <w:rsid w:val="003C5DE8"/>
    <w:rsid w:val="003C6534"/>
    <w:rsid w:val="003C78C3"/>
    <w:rsid w:val="003D041F"/>
    <w:rsid w:val="003D1350"/>
    <w:rsid w:val="003D144D"/>
    <w:rsid w:val="003D362B"/>
    <w:rsid w:val="003D3FED"/>
    <w:rsid w:val="003D4792"/>
    <w:rsid w:val="003D499F"/>
    <w:rsid w:val="003D5226"/>
    <w:rsid w:val="003D6798"/>
    <w:rsid w:val="003D780C"/>
    <w:rsid w:val="003D7BAF"/>
    <w:rsid w:val="003E13EC"/>
    <w:rsid w:val="003E1B1A"/>
    <w:rsid w:val="003E28B0"/>
    <w:rsid w:val="003E3249"/>
    <w:rsid w:val="003E3B1D"/>
    <w:rsid w:val="003E6155"/>
    <w:rsid w:val="003E684B"/>
    <w:rsid w:val="003E7EF8"/>
    <w:rsid w:val="003F2880"/>
    <w:rsid w:val="003F32A4"/>
    <w:rsid w:val="003F4406"/>
    <w:rsid w:val="003F52B7"/>
    <w:rsid w:val="00400D61"/>
    <w:rsid w:val="00402363"/>
    <w:rsid w:val="00403DAF"/>
    <w:rsid w:val="004043E1"/>
    <w:rsid w:val="00404915"/>
    <w:rsid w:val="004073CD"/>
    <w:rsid w:val="0040786E"/>
    <w:rsid w:val="0040788B"/>
    <w:rsid w:val="004079DB"/>
    <w:rsid w:val="00407C8F"/>
    <w:rsid w:val="00407D80"/>
    <w:rsid w:val="00411CB5"/>
    <w:rsid w:val="00414373"/>
    <w:rsid w:val="00420392"/>
    <w:rsid w:val="004218A9"/>
    <w:rsid w:val="00422288"/>
    <w:rsid w:val="00422736"/>
    <w:rsid w:val="0042379C"/>
    <w:rsid w:val="00426048"/>
    <w:rsid w:val="004272F5"/>
    <w:rsid w:val="0042759E"/>
    <w:rsid w:val="004300EC"/>
    <w:rsid w:val="00430C51"/>
    <w:rsid w:val="0043143B"/>
    <w:rsid w:val="00432BB2"/>
    <w:rsid w:val="00432F12"/>
    <w:rsid w:val="004337FE"/>
    <w:rsid w:val="00435261"/>
    <w:rsid w:val="004356DA"/>
    <w:rsid w:val="00436288"/>
    <w:rsid w:val="00436AD3"/>
    <w:rsid w:val="00437E87"/>
    <w:rsid w:val="004402D7"/>
    <w:rsid w:val="00441BA5"/>
    <w:rsid w:val="00445154"/>
    <w:rsid w:val="00445ABB"/>
    <w:rsid w:val="004466EB"/>
    <w:rsid w:val="00447C46"/>
    <w:rsid w:val="0045204C"/>
    <w:rsid w:val="00457522"/>
    <w:rsid w:val="00457646"/>
    <w:rsid w:val="00460FD6"/>
    <w:rsid w:val="00461B9B"/>
    <w:rsid w:val="00462246"/>
    <w:rsid w:val="004629FA"/>
    <w:rsid w:val="00464172"/>
    <w:rsid w:val="00465513"/>
    <w:rsid w:val="004668A3"/>
    <w:rsid w:val="00470DEE"/>
    <w:rsid w:val="00470F60"/>
    <w:rsid w:val="00471C63"/>
    <w:rsid w:val="00471D11"/>
    <w:rsid w:val="00483B7D"/>
    <w:rsid w:val="0048656E"/>
    <w:rsid w:val="004868DB"/>
    <w:rsid w:val="004874DC"/>
    <w:rsid w:val="004916D7"/>
    <w:rsid w:val="00495774"/>
    <w:rsid w:val="004964AD"/>
    <w:rsid w:val="004A134E"/>
    <w:rsid w:val="004A3AB1"/>
    <w:rsid w:val="004A6327"/>
    <w:rsid w:val="004A7A2F"/>
    <w:rsid w:val="004B003E"/>
    <w:rsid w:val="004B0B02"/>
    <w:rsid w:val="004B29DC"/>
    <w:rsid w:val="004B4A80"/>
    <w:rsid w:val="004B4E4C"/>
    <w:rsid w:val="004B5F21"/>
    <w:rsid w:val="004C141B"/>
    <w:rsid w:val="004C2A5D"/>
    <w:rsid w:val="004C3A5D"/>
    <w:rsid w:val="004C48B6"/>
    <w:rsid w:val="004C68FE"/>
    <w:rsid w:val="004C7209"/>
    <w:rsid w:val="004C73E9"/>
    <w:rsid w:val="004C7897"/>
    <w:rsid w:val="004D1B4D"/>
    <w:rsid w:val="004D2BC8"/>
    <w:rsid w:val="004D3908"/>
    <w:rsid w:val="004D4244"/>
    <w:rsid w:val="004D6C28"/>
    <w:rsid w:val="004E03FA"/>
    <w:rsid w:val="004E31B6"/>
    <w:rsid w:val="004E4048"/>
    <w:rsid w:val="004E5B46"/>
    <w:rsid w:val="004E6645"/>
    <w:rsid w:val="004F29D5"/>
    <w:rsid w:val="004F2ED6"/>
    <w:rsid w:val="004F32FB"/>
    <w:rsid w:val="004F3C97"/>
    <w:rsid w:val="004F3FD1"/>
    <w:rsid w:val="004F6945"/>
    <w:rsid w:val="004F70B5"/>
    <w:rsid w:val="00500AD0"/>
    <w:rsid w:val="005012AD"/>
    <w:rsid w:val="00501D40"/>
    <w:rsid w:val="00503754"/>
    <w:rsid w:val="00506CDA"/>
    <w:rsid w:val="00507BD6"/>
    <w:rsid w:val="00513299"/>
    <w:rsid w:val="00515B4B"/>
    <w:rsid w:val="0051639E"/>
    <w:rsid w:val="00521010"/>
    <w:rsid w:val="00521DD8"/>
    <w:rsid w:val="00522264"/>
    <w:rsid w:val="00522BFF"/>
    <w:rsid w:val="00524262"/>
    <w:rsid w:val="00526C3D"/>
    <w:rsid w:val="00530130"/>
    <w:rsid w:val="00530190"/>
    <w:rsid w:val="00530A1B"/>
    <w:rsid w:val="00530C1C"/>
    <w:rsid w:val="00531B5D"/>
    <w:rsid w:val="00532854"/>
    <w:rsid w:val="00533244"/>
    <w:rsid w:val="005354B1"/>
    <w:rsid w:val="005354F0"/>
    <w:rsid w:val="00535C28"/>
    <w:rsid w:val="00537551"/>
    <w:rsid w:val="0054042D"/>
    <w:rsid w:val="005408AF"/>
    <w:rsid w:val="00543BAA"/>
    <w:rsid w:val="005447BD"/>
    <w:rsid w:val="0054616A"/>
    <w:rsid w:val="0055128D"/>
    <w:rsid w:val="00553DA3"/>
    <w:rsid w:val="005553AD"/>
    <w:rsid w:val="0055569D"/>
    <w:rsid w:val="00556DB1"/>
    <w:rsid w:val="00560E4F"/>
    <w:rsid w:val="005624AF"/>
    <w:rsid w:val="00562548"/>
    <w:rsid w:val="00562C8B"/>
    <w:rsid w:val="00563D26"/>
    <w:rsid w:val="00563FD3"/>
    <w:rsid w:val="005657DA"/>
    <w:rsid w:val="0056793A"/>
    <w:rsid w:val="00572E63"/>
    <w:rsid w:val="00575008"/>
    <w:rsid w:val="00575567"/>
    <w:rsid w:val="00576181"/>
    <w:rsid w:val="00576FEC"/>
    <w:rsid w:val="00577984"/>
    <w:rsid w:val="005800C3"/>
    <w:rsid w:val="0058073C"/>
    <w:rsid w:val="00581F28"/>
    <w:rsid w:val="0058496A"/>
    <w:rsid w:val="00587C16"/>
    <w:rsid w:val="00593BF2"/>
    <w:rsid w:val="0059431C"/>
    <w:rsid w:val="00594C68"/>
    <w:rsid w:val="0059640E"/>
    <w:rsid w:val="00596627"/>
    <w:rsid w:val="00597844"/>
    <w:rsid w:val="005A088D"/>
    <w:rsid w:val="005B043C"/>
    <w:rsid w:val="005B12B7"/>
    <w:rsid w:val="005B28A2"/>
    <w:rsid w:val="005B4823"/>
    <w:rsid w:val="005B68BD"/>
    <w:rsid w:val="005B774B"/>
    <w:rsid w:val="005B77FD"/>
    <w:rsid w:val="005B7BAD"/>
    <w:rsid w:val="005C0F00"/>
    <w:rsid w:val="005C39FB"/>
    <w:rsid w:val="005C6459"/>
    <w:rsid w:val="005C65DA"/>
    <w:rsid w:val="005D0186"/>
    <w:rsid w:val="005D0A1C"/>
    <w:rsid w:val="005D4FF8"/>
    <w:rsid w:val="005E0E9F"/>
    <w:rsid w:val="005E3088"/>
    <w:rsid w:val="005E3B64"/>
    <w:rsid w:val="005E41FD"/>
    <w:rsid w:val="005E4E9A"/>
    <w:rsid w:val="005E6554"/>
    <w:rsid w:val="005E69B9"/>
    <w:rsid w:val="005E69D5"/>
    <w:rsid w:val="005F055E"/>
    <w:rsid w:val="005F1CE5"/>
    <w:rsid w:val="005F3833"/>
    <w:rsid w:val="005F43D7"/>
    <w:rsid w:val="005F706E"/>
    <w:rsid w:val="00600E59"/>
    <w:rsid w:val="00601938"/>
    <w:rsid w:val="00603E82"/>
    <w:rsid w:val="006048E0"/>
    <w:rsid w:val="00605A8D"/>
    <w:rsid w:val="006069CA"/>
    <w:rsid w:val="0061001D"/>
    <w:rsid w:val="00611BAD"/>
    <w:rsid w:val="00613270"/>
    <w:rsid w:val="00613E32"/>
    <w:rsid w:val="00614E8D"/>
    <w:rsid w:val="00614F22"/>
    <w:rsid w:val="006153C9"/>
    <w:rsid w:val="00615503"/>
    <w:rsid w:val="00615CF7"/>
    <w:rsid w:val="006208ED"/>
    <w:rsid w:val="00620E06"/>
    <w:rsid w:val="00621932"/>
    <w:rsid w:val="00622E46"/>
    <w:rsid w:val="00624420"/>
    <w:rsid w:val="0063128D"/>
    <w:rsid w:val="006315A1"/>
    <w:rsid w:val="00631679"/>
    <w:rsid w:val="00631D89"/>
    <w:rsid w:val="00635404"/>
    <w:rsid w:val="0064018A"/>
    <w:rsid w:val="006415AB"/>
    <w:rsid w:val="00643921"/>
    <w:rsid w:val="00643FD2"/>
    <w:rsid w:val="00646937"/>
    <w:rsid w:val="00647C74"/>
    <w:rsid w:val="006506E9"/>
    <w:rsid w:val="00651D7B"/>
    <w:rsid w:val="00653956"/>
    <w:rsid w:val="00655D35"/>
    <w:rsid w:val="00655D82"/>
    <w:rsid w:val="006619BB"/>
    <w:rsid w:val="006646D0"/>
    <w:rsid w:val="00664B66"/>
    <w:rsid w:val="006654EB"/>
    <w:rsid w:val="0066578C"/>
    <w:rsid w:val="00666087"/>
    <w:rsid w:val="00666952"/>
    <w:rsid w:val="00666BCD"/>
    <w:rsid w:val="00667ADB"/>
    <w:rsid w:val="00671870"/>
    <w:rsid w:val="00671D96"/>
    <w:rsid w:val="00673539"/>
    <w:rsid w:val="0067385E"/>
    <w:rsid w:val="006766A9"/>
    <w:rsid w:val="00681F3F"/>
    <w:rsid w:val="00683480"/>
    <w:rsid w:val="006847ED"/>
    <w:rsid w:val="00685B70"/>
    <w:rsid w:val="00687382"/>
    <w:rsid w:val="00690457"/>
    <w:rsid w:val="00690FAB"/>
    <w:rsid w:val="006924BC"/>
    <w:rsid w:val="0069374B"/>
    <w:rsid w:val="00694221"/>
    <w:rsid w:val="006A002B"/>
    <w:rsid w:val="006A0BF1"/>
    <w:rsid w:val="006A1660"/>
    <w:rsid w:val="006A460D"/>
    <w:rsid w:val="006B0945"/>
    <w:rsid w:val="006B271D"/>
    <w:rsid w:val="006B2CD3"/>
    <w:rsid w:val="006B34EC"/>
    <w:rsid w:val="006B6038"/>
    <w:rsid w:val="006B6CFB"/>
    <w:rsid w:val="006B6E21"/>
    <w:rsid w:val="006C036C"/>
    <w:rsid w:val="006C0B4B"/>
    <w:rsid w:val="006C2985"/>
    <w:rsid w:val="006C4535"/>
    <w:rsid w:val="006C4800"/>
    <w:rsid w:val="006C4D70"/>
    <w:rsid w:val="006C5021"/>
    <w:rsid w:val="006C6065"/>
    <w:rsid w:val="006C6192"/>
    <w:rsid w:val="006C72B7"/>
    <w:rsid w:val="006C7580"/>
    <w:rsid w:val="006C791F"/>
    <w:rsid w:val="006C7B3C"/>
    <w:rsid w:val="006D0DDB"/>
    <w:rsid w:val="006D2680"/>
    <w:rsid w:val="006D413E"/>
    <w:rsid w:val="006D5961"/>
    <w:rsid w:val="006E18F8"/>
    <w:rsid w:val="006E1A97"/>
    <w:rsid w:val="006E1B89"/>
    <w:rsid w:val="006E201B"/>
    <w:rsid w:val="006E2AD7"/>
    <w:rsid w:val="006E3910"/>
    <w:rsid w:val="006E5F92"/>
    <w:rsid w:val="006E6FC4"/>
    <w:rsid w:val="006F00AB"/>
    <w:rsid w:val="006F1AB1"/>
    <w:rsid w:val="006F2418"/>
    <w:rsid w:val="006F30C2"/>
    <w:rsid w:val="006F31E3"/>
    <w:rsid w:val="006F4848"/>
    <w:rsid w:val="006F4E4F"/>
    <w:rsid w:val="0070320D"/>
    <w:rsid w:val="00703381"/>
    <w:rsid w:val="0070437A"/>
    <w:rsid w:val="00705E66"/>
    <w:rsid w:val="00706775"/>
    <w:rsid w:val="007067C5"/>
    <w:rsid w:val="00707234"/>
    <w:rsid w:val="007073CF"/>
    <w:rsid w:val="007108D3"/>
    <w:rsid w:val="00711CD4"/>
    <w:rsid w:val="0071229F"/>
    <w:rsid w:val="00715BCF"/>
    <w:rsid w:val="007167C2"/>
    <w:rsid w:val="0072005D"/>
    <w:rsid w:val="00721CF6"/>
    <w:rsid w:val="00721E9D"/>
    <w:rsid w:val="00721FB9"/>
    <w:rsid w:val="0072437C"/>
    <w:rsid w:val="00725C3C"/>
    <w:rsid w:val="00726A4C"/>
    <w:rsid w:val="00726E35"/>
    <w:rsid w:val="007275BA"/>
    <w:rsid w:val="007327A1"/>
    <w:rsid w:val="00732965"/>
    <w:rsid w:val="00733D12"/>
    <w:rsid w:val="00735146"/>
    <w:rsid w:val="00735F43"/>
    <w:rsid w:val="0073633E"/>
    <w:rsid w:val="0073705C"/>
    <w:rsid w:val="0074199B"/>
    <w:rsid w:val="00745340"/>
    <w:rsid w:val="00745BE0"/>
    <w:rsid w:val="00746ECD"/>
    <w:rsid w:val="00753617"/>
    <w:rsid w:val="007540E5"/>
    <w:rsid w:val="007609C1"/>
    <w:rsid w:val="00760DBD"/>
    <w:rsid w:val="00762C2B"/>
    <w:rsid w:val="00762DC9"/>
    <w:rsid w:val="00764CF2"/>
    <w:rsid w:val="00765E4B"/>
    <w:rsid w:val="00770683"/>
    <w:rsid w:val="00772C11"/>
    <w:rsid w:val="007735F7"/>
    <w:rsid w:val="00773FC4"/>
    <w:rsid w:val="00775580"/>
    <w:rsid w:val="0077647A"/>
    <w:rsid w:val="0077660B"/>
    <w:rsid w:val="00776D24"/>
    <w:rsid w:val="00777540"/>
    <w:rsid w:val="007778F0"/>
    <w:rsid w:val="00777AA5"/>
    <w:rsid w:val="00781005"/>
    <w:rsid w:val="007814B3"/>
    <w:rsid w:val="00782213"/>
    <w:rsid w:val="007834DF"/>
    <w:rsid w:val="0078622B"/>
    <w:rsid w:val="00790834"/>
    <w:rsid w:val="0079245F"/>
    <w:rsid w:val="0079511D"/>
    <w:rsid w:val="007967DA"/>
    <w:rsid w:val="00797882"/>
    <w:rsid w:val="00797BBA"/>
    <w:rsid w:val="007A6969"/>
    <w:rsid w:val="007B0091"/>
    <w:rsid w:val="007B0CDD"/>
    <w:rsid w:val="007B124C"/>
    <w:rsid w:val="007B2915"/>
    <w:rsid w:val="007B3DFE"/>
    <w:rsid w:val="007B3E63"/>
    <w:rsid w:val="007B4086"/>
    <w:rsid w:val="007B7044"/>
    <w:rsid w:val="007C2461"/>
    <w:rsid w:val="007C2834"/>
    <w:rsid w:val="007C4F7A"/>
    <w:rsid w:val="007C5170"/>
    <w:rsid w:val="007C5639"/>
    <w:rsid w:val="007C672E"/>
    <w:rsid w:val="007D097B"/>
    <w:rsid w:val="007D5567"/>
    <w:rsid w:val="007D7785"/>
    <w:rsid w:val="007E631B"/>
    <w:rsid w:val="007E6E24"/>
    <w:rsid w:val="007F0262"/>
    <w:rsid w:val="007F1FDB"/>
    <w:rsid w:val="007F3A45"/>
    <w:rsid w:val="007F3D8B"/>
    <w:rsid w:val="007F3E4F"/>
    <w:rsid w:val="007F4F4E"/>
    <w:rsid w:val="007F5D9D"/>
    <w:rsid w:val="00800916"/>
    <w:rsid w:val="00802429"/>
    <w:rsid w:val="00803096"/>
    <w:rsid w:val="00804DB6"/>
    <w:rsid w:val="00806B4E"/>
    <w:rsid w:val="00806EC3"/>
    <w:rsid w:val="00807D26"/>
    <w:rsid w:val="008138A8"/>
    <w:rsid w:val="0081501C"/>
    <w:rsid w:val="00815DD2"/>
    <w:rsid w:val="00821AEC"/>
    <w:rsid w:val="00822CCF"/>
    <w:rsid w:val="00822FB5"/>
    <w:rsid w:val="00824B70"/>
    <w:rsid w:val="0082570B"/>
    <w:rsid w:val="00826C47"/>
    <w:rsid w:val="00827227"/>
    <w:rsid w:val="00827246"/>
    <w:rsid w:val="008302A4"/>
    <w:rsid w:val="008302DC"/>
    <w:rsid w:val="008308AB"/>
    <w:rsid w:val="00831E7E"/>
    <w:rsid w:val="00833D02"/>
    <w:rsid w:val="00835AB3"/>
    <w:rsid w:val="00841372"/>
    <w:rsid w:val="00841922"/>
    <w:rsid w:val="00841C99"/>
    <w:rsid w:val="008426C7"/>
    <w:rsid w:val="00842B92"/>
    <w:rsid w:val="00843367"/>
    <w:rsid w:val="008435F5"/>
    <w:rsid w:val="008447F7"/>
    <w:rsid w:val="00844A25"/>
    <w:rsid w:val="0084524E"/>
    <w:rsid w:val="00846F1A"/>
    <w:rsid w:val="008475AF"/>
    <w:rsid w:val="0085044C"/>
    <w:rsid w:val="00851E1C"/>
    <w:rsid w:val="00852961"/>
    <w:rsid w:val="00853B7A"/>
    <w:rsid w:val="00854C6E"/>
    <w:rsid w:val="00855580"/>
    <w:rsid w:val="00857324"/>
    <w:rsid w:val="00861FF9"/>
    <w:rsid w:val="008624B6"/>
    <w:rsid w:val="008663DE"/>
    <w:rsid w:val="00866D0A"/>
    <w:rsid w:val="008673F5"/>
    <w:rsid w:val="00870078"/>
    <w:rsid w:val="00875830"/>
    <w:rsid w:val="008771C3"/>
    <w:rsid w:val="00880A55"/>
    <w:rsid w:val="00881164"/>
    <w:rsid w:val="00881769"/>
    <w:rsid w:val="0088187E"/>
    <w:rsid w:val="00882259"/>
    <w:rsid w:val="00883C8F"/>
    <w:rsid w:val="00884477"/>
    <w:rsid w:val="00884BD4"/>
    <w:rsid w:val="00884C4D"/>
    <w:rsid w:val="0088501B"/>
    <w:rsid w:val="008866CB"/>
    <w:rsid w:val="00887B03"/>
    <w:rsid w:val="00890487"/>
    <w:rsid w:val="00893357"/>
    <w:rsid w:val="00893895"/>
    <w:rsid w:val="00895821"/>
    <w:rsid w:val="00897CDB"/>
    <w:rsid w:val="008A10B4"/>
    <w:rsid w:val="008A16FF"/>
    <w:rsid w:val="008A1D37"/>
    <w:rsid w:val="008A4E6B"/>
    <w:rsid w:val="008A54B0"/>
    <w:rsid w:val="008A7968"/>
    <w:rsid w:val="008B22E3"/>
    <w:rsid w:val="008B3676"/>
    <w:rsid w:val="008B4F46"/>
    <w:rsid w:val="008B5829"/>
    <w:rsid w:val="008B70B4"/>
    <w:rsid w:val="008C0132"/>
    <w:rsid w:val="008C4634"/>
    <w:rsid w:val="008C475F"/>
    <w:rsid w:val="008C76C2"/>
    <w:rsid w:val="008D0A4C"/>
    <w:rsid w:val="008D0AA4"/>
    <w:rsid w:val="008D0FD8"/>
    <w:rsid w:val="008D13F4"/>
    <w:rsid w:val="008D1CBA"/>
    <w:rsid w:val="008D31C4"/>
    <w:rsid w:val="008D35C2"/>
    <w:rsid w:val="008D4E4C"/>
    <w:rsid w:val="008D6163"/>
    <w:rsid w:val="008E23BF"/>
    <w:rsid w:val="008E524E"/>
    <w:rsid w:val="008E5453"/>
    <w:rsid w:val="008E76CB"/>
    <w:rsid w:val="008F0340"/>
    <w:rsid w:val="008F1B68"/>
    <w:rsid w:val="008F2A4C"/>
    <w:rsid w:val="008F2C35"/>
    <w:rsid w:val="008F36B4"/>
    <w:rsid w:val="008F37BC"/>
    <w:rsid w:val="008F572F"/>
    <w:rsid w:val="008F6A8E"/>
    <w:rsid w:val="00902A34"/>
    <w:rsid w:val="00907241"/>
    <w:rsid w:val="0090785B"/>
    <w:rsid w:val="009115B9"/>
    <w:rsid w:val="009122BA"/>
    <w:rsid w:val="009141A3"/>
    <w:rsid w:val="00915231"/>
    <w:rsid w:val="009174C8"/>
    <w:rsid w:val="00917BE7"/>
    <w:rsid w:val="009202F9"/>
    <w:rsid w:val="009206F1"/>
    <w:rsid w:val="00920EF8"/>
    <w:rsid w:val="0092291F"/>
    <w:rsid w:val="00922A55"/>
    <w:rsid w:val="009248FE"/>
    <w:rsid w:val="00924E7C"/>
    <w:rsid w:val="00924EFC"/>
    <w:rsid w:val="0092505F"/>
    <w:rsid w:val="009273D1"/>
    <w:rsid w:val="00927961"/>
    <w:rsid w:val="00927D73"/>
    <w:rsid w:val="00930475"/>
    <w:rsid w:val="00931E1A"/>
    <w:rsid w:val="009334BE"/>
    <w:rsid w:val="00933FCE"/>
    <w:rsid w:val="0093403F"/>
    <w:rsid w:val="00934477"/>
    <w:rsid w:val="00934930"/>
    <w:rsid w:val="00935622"/>
    <w:rsid w:val="00936542"/>
    <w:rsid w:val="0093692B"/>
    <w:rsid w:val="00936C42"/>
    <w:rsid w:val="0093711D"/>
    <w:rsid w:val="009378B6"/>
    <w:rsid w:val="0094175E"/>
    <w:rsid w:val="00941F5B"/>
    <w:rsid w:val="00942347"/>
    <w:rsid w:val="009427D8"/>
    <w:rsid w:val="009449CE"/>
    <w:rsid w:val="009464B2"/>
    <w:rsid w:val="00946F1C"/>
    <w:rsid w:val="0094769C"/>
    <w:rsid w:val="00951480"/>
    <w:rsid w:val="009537CD"/>
    <w:rsid w:val="009550DB"/>
    <w:rsid w:val="009571DF"/>
    <w:rsid w:val="00961E56"/>
    <w:rsid w:val="00962A83"/>
    <w:rsid w:val="00964287"/>
    <w:rsid w:val="00964865"/>
    <w:rsid w:val="00964B36"/>
    <w:rsid w:val="00964EEB"/>
    <w:rsid w:val="00966A61"/>
    <w:rsid w:val="00966CD3"/>
    <w:rsid w:val="009673EC"/>
    <w:rsid w:val="0096753F"/>
    <w:rsid w:val="0097084B"/>
    <w:rsid w:val="0097168E"/>
    <w:rsid w:val="00972102"/>
    <w:rsid w:val="009763AF"/>
    <w:rsid w:val="00981D3D"/>
    <w:rsid w:val="00982066"/>
    <w:rsid w:val="00983BC5"/>
    <w:rsid w:val="009842FC"/>
    <w:rsid w:val="00985FE8"/>
    <w:rsid w:val="009902EE"/>
    <w:rsid w:val="00992285"/>
    <w:rsid w:val="0099228A"/>
    <w:rsid w:val="00995AA2"/>
    <w:rsid w:val="009A0CAA"/>
    <w:rsid w:val="009A138E"/>
    <w:rsid w:val="009A3C14"/>
    <w:rsid w:val="009A41BA"/>
    <w:rsid w:val="009A47A4"/>
    <w:rsid w:val="009A5300"/>
    <w:rsid w:val="009A5A1F"/>
    <w:rsid w:val="009A64AB"/>
    <w:rsid w:val="009A7512"/>
    <w:rsid w:val="009A7B1A"/>
    <w:rsid w:val="009B014A"/>
    <w:rsid w:val="009B01F9"/>
    <w:rsid w:val="009B1E07"/>
    <w:rsid w:val="009B6E2F"/>
    <w:rsid w:val="009C032C"/>
    <w:rsid w:val="009C0AB8"/>
    <w:rsid w:val="009C0B7C"/>
    <w:rsid w:val="009C234D"/>
    <w:rsid w:val="009C2702"/>
    <w:rsid w:val="009C47B7"/>
    <w:rsid w:val="009C6874"/>
    <w:rsid w:val="009C7597"/>
    <w:rsid w:val="009C7E28"/>
    <w:rsid w:val="009C7EBE"/>
    <w:rsid w:val="009D01BF"/>
    <w:rsid w:val="009D1569"/>
    <w:rsid w:val="009D20E6"/>
    <w:rsid w:val="009D2512"/>
    <w:rsid w:val="009D3B26"/>
    <w:rsid w:val="009D7D2A"/>
    <w:rsid w:val="009E026B"/>
    <w:rsid w:val="009E1F86"/>
    <w:rsid w:val="009E34AC"/>
    <w:rsid w:val="009E3599"/>
    <w:rsid w:val="009E6443"/>
    <w:rsid w:val="009E6F81"/>
    <w:rsid w:val="009F4126"/>
    <w:rsid w:val="009F5E2B"/>
    <w:rsid w:val="009F5E5B"/>
    <w:rsid w:val="009F6123"/>
    <w:rsid w:val="009F65C4"/>
    <w:rsid w:val="009F65D2"/>
    <w:rsid w:val="009F69CC"/>
    <w:rsid w:val="009F6D2D"/>
    <w:rsid w:val="009F7ADF"/>
    <w:rsid w:val="00A0161E"/>
    <w:rsid w:val="00A01796"/>
    <w:rsid w:val="00A01E87"/>
    <w:rsid w:val="00A034E3"/>
    <w:rsid w:val="00A03B19"/>
    <w:rsid w:val="00A048D2"/>
    <w:rsid w:val="00A050CE"/>
    <w:rsid w:val="00A06320"/>
    <w:rsid w:val="00A15128"/>
    <w:rsid w:val="00A17873"/>
    <w:rsid w:val="00A17A01"/>
    <w:rsid w:val="00A211DB"/>
    <w:rsid w:val="00A2158D"/>
    <w:rsid w:val="00A21E6D"/>
    <w:rsid w:val="00A267AF"/>
    <w:rsid w:val="00A276BC"/>
    <w:rsid w:val="00A300E1"/>
    <w:rsid w:val="00A30E67"/>
    <w:rsid w:val="00A34515"/>
    <w:rsid w:val="00A348BD"/>
    <w:rsid w:val="00A34F39"/>
    <w:rsid w:val="00A420F1"/>
    <w:rsid w:val="00A42ED3"/>
    <w:rsid w:val="00A44D86"/>
    <w:rsid w:val="00A45756"/>
    <w:rsid w:val="00A46893"/>
    <w:rsid w:val="00A516A0"/>
    <w:rsid w:val="00A5404B"/>
    <w:rsid w:val="00A54898"/>
    <w:rsid w:val="00A55F73"/>
    <w:rsid w:val="00A600D7"/>
    <w:rsid w:val="00A61862"/>
    <w:rsid w:val="00A644DD"/>
    <w:rsid w:val="00A65FC2"/>
    <w:rsid w:val="00A66B5C"/>
    <w:rsid w:val="00A7315A"/>
    <w:rsid w:val="00A73413"/>
    <w:rsid w:val="00A736EA"/>
    <w:rsid w:val="00A75153"/>
    <w:rsid w:val="00A77AF4"/>
    <w:rsid w:val="00A80CD3"/>
    <w:rsid w:val="00A810F6"/>
    <w:rsid w:val="00A83942"/>
    <w:rsid w:val="00A852B2"/>
    <w:rsid w:val="00A85768"/>
    <w:rsid w:val="00A85C87"/>
    <w:rsid w:val="00A87F47"/>
    <w:rsid w:val="00A930C4"/>
    <w:rsid w:val="00A9413E"/>
    <w:rsid w:val="00A94D35"/>
    <w:rsid w:val="00A94E07"/>
    <w:rsid w:val="00A94E89"/>
    <w:rsid w:val="00A94F90"/>
    <w:rsid w:val="00A9680B"/>
    <w:rsid w:val="00A96AF1"/>
    <w:rsid w:val="00A97A3F"/>
    <w:rsid w:val="00AA2807"/>
    <w:rsid w:val="00AB11BC"/>
    <w:rsid w:val="00AB1B36"/>
    <w:rsid w:val="00AB428A"/>
    <w:rsid w:val="00AC056E"/>
    <w:rsid w:val="00AC1C9D"/>
    <w:rsid w:val="00AC1ED8"/>
    <w:rsid w:val="00AC2C2F"/>
    <w:rsid w:val="00AC4A70"/>
    <w:rsid w:val="00AC4B86"/>
    <w:rsid w:val="00AC701F"/>
    <w:rsid w:val="00AC719D"/>
    <w:rsid w:val="00AD1145"/>
    <w:rsid w:val="00AD1B22"/>
    <w:rsid w:val="00AD495E"/>
    <w:rsid w:val="00AD4AA1"/>
    <w:rsid w:val="00AD4CD8"/>
    <w:rsid w:val="00AD71EB"/>
    <w:rsid w:val="00AE33CE"/>
    <w:rsid w:val="00AE3866"/>
    <w:rsid w:val="00AE4233"/>
    <w:rsid w:val="00AE48B3"/>
    <w:rsid w:val="00AE54D4"/>
    <w:rsid w:val="00AE6469"/>
    <w:rsid w:val="00AF0E27"/>
    <w:rsid w:val="00AF1544"/>
    <w:rsid w:val="00AF1E5A"/>
    <w:rsid w:val="00AF36BE"/>
    <w:rsid w:val="00AF44CB"/>
    <w:rsid w:val="00AF5FF0"/>
    <w:rsid w:val="00AF6C67"/>
    <w:rsid w:val="00B01D7C"/>
    <w:rsid w:val="00B03246"/>
    <w:rsid w:val="00B04F9F"/>
    <w:rsid w:val="00B05ADE"/>
    <w:rsid w:val="00B05E68"/>
    <w:rsid w:val="00B10C4C"/>
    <w:rsid w:val="00B11219"/>
    <w:rsid w:val="00B140DC"/>
    <w:rsid w:val="00B14ACF"/>
    <w:rsid w:val="00B157FF"/>
    <w:rsid w:val="00B15CDE"/>
    <w:rsid w:val="00B16598"/>
    <w:rsid w:val="00B16867"/>
    <w:rsid w:val="00B173E8"/>
    <w:rsid w:val="00B21893"/>
    <w:rsid w:val="00B24951"/>
    <w:rsid w:val="00B30E25"/>
    <w:rsid w:val="00B31B11"/>
    <w:rsid w:val="00B326EA"/>
    <w:rsid w:val="00B328E8"/>
    <w:rsid w:val="00B3375D"/>
    <w:rsid w:val="00B33C3C"/>
    <w:rsid w:val="00B34C75"/>
    <w:rsid w:val="00B3550B"/>
    <w:rsid w:val="00B373AD"/>
    <w:rsid w:val="00B416F9"/>
    <w:rsid w:val="00B45753"/>
    <w:rsid w:val="00B47D52"/>
    <w:rsid w:val="00B50264"/>
    <w:rsid w:val="00B50323"/>
    <w:rsid w:val="00B514AC"/>
    <w:rsid w:val="00B52A12"/>
    <w:rsid w:val="00B54356"/>
    <w:rsid w:val="00B54446"/>
    <w:rsid w:val="00B57D01"/>
    <w:rsid w:val="00B616A8"/>
    <w:rsid w:val="00B660CF"/>
    <w:rsid w:val="00B67EDB"/>
    <w:rsid w:val="00B70A3D"/>
    <w:rsid w:val="00B71E26"/>
    <w:rsid w:val="00B7258E"/>
    <w:rsid w:val="00B81F08"/>
    <w:rsid w:val="00B845B3"/>
    <w:rsid w:val="00B86F1E"/>
    <w:rsid w:val="00B87268"/>
    <w:rsid w:val="00B90A44"/>
    <w:rsid w:val="00B92974"/>
    <w:rsid w:val="00B932FE"/>
    <w:rsid w:val="00B93379"/>
    <w:rsid w:val="00B9397F"/>
    <w:rsid w:val="00B95730"/>
    <w:rsid w:val="00BA0856"/>
    <w:rsid w:val="00BA0C14"/>
    <w:rsid w:val="00BA139D"/>
    <w:rsid w:val="00BA16D5"/>
    <w:rsid w:val="00BA2F92"/>
    <w:rsid w:val="00BA42A8"/>
    <w:rsid w:val="00BA5344"/>
    <w:rsid w:val="00BA62B7"/>
    <w:rsid w:val="00BA6AEA"/>
    <w:rsid w:val="00BB06D9"/>
    <w:rsid w:val="00BB102E"/>
    <w:rsid w:val="00BB1D2F"/>
    <w:rsid w:val="00BB1EFD"/>
    <w:rsid w:val="00BB2549"/>
    <w:rsid w:val="00BB2AAB"/>
    <w:rsid w:val="00BB404E"/>
    <w:rsid w:val="00BB4658"/>
    <w:rsid w:val="00BB4670"/>
    <w:rsid w:val="00BB5824"/>
    <w:rsid w:val="00BB61AD"/>
    <w:rsid w:val="00BB6230"/>
    <w:rsid w:val="00BB71B5"/>
    <w:rsid w:val="00BB7A1F"/>
    <w:rsid w:val="00BC4A6E"/>
    <w:rsid w:val="00BC56ED"/>
    <w:rsid w:val="00BC6D2F"/>
    <w:rsid w:val="00BC6E6B"/>
    <w:rsid w:val="00BC7E15"/>
    <w:rsid w:val="00BC7FEE"/>
    <w:rsid w:val="00BD154D"/>
    <w:rsid w:val="00BD2125"/>
    <w:rsid w:val="00BD5266"/>
    <w:rsid w:val="00BE023E"/>
    <w:rsid w:val="00BE0C9C"/>
    <w:rsid w:val="00BE19C7"/>
    <w:rsid w:val="00BE2BF1"/>
    <w:rsid w:val="00BE322C"/>
    <w:rsid w:val="00BE3EAD"/>
    <w:rsid w:val="00BE42C9"/>
    <w:rsid w:val="00BE6DE2"/>
    <w:rsid w:val="00BF2CA0"/>
    <w:rsid w:val="00BF2F78"/>
    <w:rsid w:val="00BF3595"/>
    <w:rsid w:val="00BF4A99"/>
    <w:rsid w:val="00BF4D9F"/>
    <w:rsid w:val="00BF4E05"/>
    <w:rsid w:val="00BF4F98"/>
    <w:rsid w:val="00BF654E"/>
    <w:rsid w:val="00BF66CF"/>
    <w:rsid w:val="00BF7EBB"/>
    <w:rsid w:val="00C00028"/>
    <w:rsid w:val="00C024B6"/>
    <w:rsid w:val="00C03892"/>
    <w:rsid w:val="00C05BC8"/>
    <w:rsid w:val="00C062DE"/>
    <w:rsid w:val="00C07410"/>
    <w:rsid w:val="00C079D2"/>
    <w:rsid w:val="00C109DF"/>
    <w:rsid w:val="00C15524"/>
    <w:rsid w:val="00C160D4"/>
    <w:rsid w:val="00C16194"/>
    <w:rsid w:val="00C17BDF"/>
    <w:rsid w:val="00C227A1"/>
    <w:rsid w:val="00C232EC"/>
    <w:rsid w:val="00C24E9A"/>
    <w:rsid w:val="00C25012"/>
    <w:rsid w:val="00C30B46"/>
    <w:rsid w:val="00C31546"/>
    <w:rsid w:val="00C32686"/>
    <w:rsid w:val="00C32C88"/>
    <w:rsid w:val="00C33562"/>
    <w:rsid w:val="00C34175"/>
    <w:rsid w:val="00C36323"/>
    <w:rsid w:val="00C4022C"/>
    <w:rsid w:val="00C42814"/>
    <w:rsid w:val="00C43E19"/>
    <w:rsid w:val="00C4472B"/>
    <w:rsid w:val="00C44CB5"/>
    <w:rsid w:val="00C533BA"/>
    <w:rsid w:val="00C5392C"/>
    <w:rsid w:val="00C54802"/>
    <w:rsid w:val="00C54C57"/>
    <w:rsid w:val="00C5735D"/>
    <w:rsid w:val="00C60137"/>
    <w:rsid w:val="00C6227F"/>
    <w:rsid w:val="00C66944"/>
    <w:rsid w:val="00C67433"/>
    <w:rsid w:val="00C72EB1"/>
    <w:rsid w:val="00C7435C"/>
    <w:rsid w:val="00C74803"/>
    <w:rsid w:val="00C7573C"/>
    <w:rsid w:val="00C75A5E"/>
    <w:rsid w:val="00C76099"/>
    <w:rsid w:val="00C7761D"/>
    <w:rsid w:val="00C8181B"/>
    <w:rsid w:val="00C824FB"/>
    <w:rsid w:val="00C831B1"/>
    <w:rsid w:val="00C8555D"/>
    <w:rsid w:val="00C8771F"/>
    <w:rsid w:val="00C900E4"/>
    <w:rsid w:val="00C91FE4"/>
    <w:rsid w:val="00C9215D"/>
    <w:rsid w:val="00C92546"/>
    <w:rsid w:val="00C974C9"/>
    <w:rsid w:val="00CA0001"/>
    <w:rsid w:val="00CA0245"/>
    <w:rsid w:val="00CA0858"/>
    <w:rsid w:val="00CA155A"/>
    <w:rsid w:val="00CA4023"/>
    <w:rsid w:val="00CA70DB"/>
    <w:rsid w:val="00CA7DED"/>
    <w:rsid w:val="00CB03E4"/>
    <w:rsid w:val="00CB0DD9"/>
    <w:rsid w:val="00CB1746"/>
    <w:rsid w:val="00CB1DD2"/>
    <w:rsid w:val="00CB3CC6"/>
    <w:rsid w:val="00CB4015"/>
    <w:rsid w:val="00CB658C"/>
    <w:rsid w:val="00CC0317"/>
    <w:rsid w:val="00CC1DBD"/>
    <w:rsid w:val="00CC1E4B"/>
    <w:rsid w:val="00CC22F3"/>
    <w:rsid w:val="00CC6A5A"/>
    <w:rsid w:val="00CC6B36"/>
    <w:rsid w:val="00CD2144"/>
    <w:rsid w:val="00CD4790"/>
    <w:rsid w:val="00CE08FE"/>
    <w:rsid w:val="00CE0A56"/>
    <w:rsid w:val="00CE1C5B"/>
    <w:rsid w:val="00CE26C7"/>
    <w:rsid w:val="00CE36F0"/>
    <w:rsid w:val="00CE3EA8"/>
    <w:rsid w:val="00CE5162"/>
    <w:rsid w:val="00CE5740"/>
    <w:rsid w:val="00CE7EFA"/>
    <w:rsid w:val="00CF09AD"/>
    <w:rsid w:val="00CF25A3"/>
    <w:rsid w:val="00CF5A30"/>
    <w:rsid w:val="00CF696D"/>
    <w:rsid w:val="00CF6DC8"/>
    <w:rsid w:val="00D002FF"/>
    <w:rsid w:val="00D024D3"/>
    <w:rsid w:val="00D05D8B"/>
    <w:rsid w:val="00D0679B"/>
    <w:rsid w:val="00D06D8A"/>
    <w:rsid w:val="00D0793A"/>
    <w:rsid w:val="00D12206"/>
    <w:rsid w:val="00D15DBF"/>
    <w:rsid w:val="00D16310"/>
    <w:rsid w:val="00D16471"/>
    <w:rsid w:val="00D1730C"/>
    <w:rsid w:val="00D20CF8"/>
    <w:rsid w:val="00D255A5"/>
    <w:rsid w:val="00D27188"/>
    <w:rsid w:val="00D2762E"/>
    <w:rsid w:val="00D27CF5"/>
    <w:rsid w:val="00D30AEA"/>
    <w:rsid w:val="00D32BA1"/>
    <w:rsid w:val="00D3377D"/>
    <w:rsid w:val="00D33C45"/>
    <w:rsid w:val="00D35386"/>
    <w:rsid w:val="00D4125B"/>
    <w:rsid w:val="00D41DF9"/>
    <w:rsid w:val="00D446F4"/>
    <w:rsid w:val="00D4530D"/>
    <w:rsid w:val="00D45BD9"/>
    <w:rsid w:val="00D46903"/>
    <w:rsid w:val="00D47C65"/>
    <w:rsid w:val="00D50636"/>
    <w:rsid w:val="00D509AF"/>
    <w:rsid w:val="00D517A9"/>
    <w:rsid w:val="00D53203"/>
    <w:rsid w:val="00D5569F"/>
    <w:rsid w:val="00D559B5"/>
    <w:rsid w:val="00D56AF4"/>
    <w:rsid w:val="00D56E27"/>
    <w:rsid w:val="00D57989"/>
    <w:rsid w:val="00D602BB"/>
    <w:rsid w:val="00D60894"/>
    <w:rsid w:val="00D61D74"/>
    <w:rsid w:val="00D622B3"/>
    <w:rsid w:val="00D64CA2"/>
    <w:rsid w:val="00D673F3"/>
    <w:rsid w:val="00D705D0"/>
    <w:rsid w:val="00D7265D"/>
    <w:rsid w:val="00D737F5"/>
    <w:rsid w:val="00D73C56"/>
    <w:rsid w:val="00D73CB2"/>
    <w:rsid w:val="00D7439B"/>
    <w:rsid w:val="00D75961"/>
    <w:rsid w:val="00D7605C"/>
    <w:rsid w:val="00D761F0"/>
    <w:rsid w:val="00D772F2"/>
    <w:rsid w:val="00D77AF0"/>
    <w:rsid w:val="00D77E5D"/>
    <w:rsid w:val="00D805E2"/>
    <w:rsid w:val="00D80A33"/>
    <w:rsid w:val="00D81A33"/>
    <w:rsid w:val="00D81D0D"/>
    <w:rsid w:val="00D83656"/>
    <w:rsid w:val="00D86781"/>
    <w:rsid w:val="00D904F3"/>
    <w:rsid w:val="00D9232D"/>
    <w:rsid w:val="00D934F0"/>
    <w:rsid w:val="00D94580"/>
    <w:rsid w:val="00D95877"/>
    <w:rsid w:val="00D96032"/>
    <w:rsid w:val="00DA1996"/>
    <w:rsid w:val="00DA2FD7"/>
    <w:rsid w:val="00DA3020"/>
    <w:rsid w:val="00DA4978"/>
    <w:rsid w:val="00DB0509"/>
    <w:rsid w:val="00DB0FDD"/>
    <w:rsid w:val="00DB4CF8"/>
    <w:rsid w:val="00DB6B44"/>
    <w:rsid w:val="00DC0D6A"/>
    <w:rsid w:val="00DC0EA9"/>
    <w:rsid w:val="00DC2100"/>
    <w:rsid w:val="00DC3305"/>
    <w:rsid w:val="00DC6F30"/>
    <w:rsid w:val="00DD0967"/>
    <w:rsid w:val="00DD0AA7"/>
    <w:rsid w:val="00DD230E"/>
    <w:rsid w:val="00DD3668"/>
    <w:rsid w:val="00DD3A94"/>
    <w:rsid w:val="00DD48EE"/>
    <w:rsid w:val="00DD49CB"/>
    <w:rsid w:val="00DD65E9"/>
    <w:rsid w:val="00DD7637"/>
    <w:rsid w:val="00DD7A3A"/>
    <w:rsid w:val="00DE00B6"/>
    <w:rsid w:val="00DE04DE"/>
    <w:rsid w:val="00DE09C8"/>
    <w:rsid w:val="00DE0E3C"/>
    <w:rsid w:val="00DE1881"/>
    <w:rsid w:val="00DE6401"/>
    <w:rsid w:val="00DE7E93"/>
    <w:rsid w:val="00DF0123"/>
    <w:rsid w:val="00DF0C32"/>
    <w:rsid w:val="00DF0ECF"/>
    <w:rsid w:val="00DF20FA"/>
    <w:rsid w:val="00DF2C8B"/>
    <w:rsid w:val="00DF3BC1"/>
    <w:rsid w:val="00DF4CF0"/>
    <w:rsid w:val="00DF5349"/>
    <w:rsid w:val="00DF7D4A"/>
    <w:rsid w:val="00E00635"/>
    <w:rsid w:val="00E01A10"/>
    <w:rsid w:val="00E055D3"/>
    <w:rsid w:val="00E065C4"/>
    <w:rsid w:val="00E06C19"/>
    <w:rsid w:val="00E07093"/>
    <w:rsid w:val="00E10358"/>
    <w:rsid w:val="00E11171"/>
    <w:rsid w:val="00E120DD"/>
    <w:rsid w:val="00E13481"/>
    <w:rsid w:val="00E14151"/>
    <w:rsid w:val="00E14A2E"/>
    <w:rsid w:val="00E15A52"/>
    <w:rsid w:val="00E15F69"/>
    <w:rsid w:val="00E164F8"/>
    <w:rsid w:val="00E20274"/>
    <w:rsid w:val="00E20D0A"/>
    <w:rsid w:val="00E235E5"/>
    <w:rsid w:val="00E24626"/>
    <w:rsid w:val="00E24DFB"/>
    <w:rsid w:val="00E3147A"/>
    <w:rsid w:val="00E323F2"/>
    <w:rsid w:val="00E32B83"/>
    <w:rsid w:val="00E36125"/>
    <w:rsid w:val="00E36709"/>
    <w:rsid w:val="00E371F5"/>
    <w:rsid w:val="00E402C2"/>
    <w:rsid w:val="00E42E8E"/>
    <w:rsid w:val="00E435AA"/>
    <w:rsid w:val="00E4418B"/>
    <w:rsid w:val="00E4567A"/>
    <w:rsid w:val="00E52557"/>
    <w:rsid w:val="00E5319A"/>
    <w:rsid w:val="00E53246"/>
    <w:rsid w:val="00E55395"/>
    <w:rsid w:val="00E55F66"/>
    <w:rsid w:val="00E5610D"/>
    <w:rsid w:val="00E602F8"/>
    <w:rsid w:val="00E62106"/>
    <w:rsid w:val="00E623B5"/>
    <w:rsid w:val="00E635D4"/>
    <w:rsid w:val="00E646C8"/>
    <w:rsid w:val="00E6495D"/>
    <w:rsid w:val="00E65E11"/>
    <w:rsid w:val="00E70F44"/>
    <w:rsid w:val="00E71864"/>
    <w:rsid w:val="00E73ED8"/>
    <w:rsid w:val="00E75813"/>
    <w:rsid w:val="00E75ADC"/>
    <w:rsid w:val="00E777C6"/>
    <w:rsid w:val="00E7782A"/>
    <w:rsid w:val="00E77927"/>
    <w:rsid w:val="00E808E5"/>
    <w:rsid w:val="00E82CB0"/>
    <w:rsid w:val="00E84E61"/>
    <w:rsid w:val="00E86A7D"/>
    <w:rsid w:val="00E91B38"/>
    <w:rsid w:val="00E922EA"/>
    <w:rsid w:val="00E93A19"/>
    <w:rsid w:val="00E94B33"/>
    <w:rsid w:val="00EA1329"/>
    <w:rsid w:val="00EA2B77"/>
    <w:rsid w:val="00EA31C3"/>
    <w:rsid w:val="00EA42BF"/>
    <w:rsid w:val="00EA492C"/>
    <w:rsid w:val="00EB065F"/>
    <w:rsid w:val="00EB3E00"/>
    <w:rsid w:val="00EB4FEA"/>
    <w:rsid w:val="00EB53F4"/>
    <w:rsid w:val="00EB7136"/>
    <w:rsid w:val="00EC0243"/>
    <w:rsid w:val="00EC0A74"/>
    <w:rsid w:val="00EC142C"/>
    <w:rsid w:val="00EC1B51"/>
    <w:rsid w:val="00EC1BFA"/>
    <w:rsid w:val="00EC24A2"/>
    <w:rsid w:val="00EC2717"/>
    <w:rsid w:val="00EC2CF8"/>
    <w:rsid w:val="00EC643E"/>
    <w:rsid w:val="00ED001A"/>
    <w:rsid w:val="00ED06E9"/>
    <w:rsid w:val="00ED1AF3"/>
    <w:rsid w:val="00ED1E13"/>
    <w:rsid w:val="00ED3682"/>
    <w:rsid w:val="00ED3E3E"/>
    <w:rsid w:val="00ED4CEE"/>
    <w:rsid w:val="00ED569A"/>
    <w:rsid w:val="00ED5729"/>
    <w:rsid w:val="00ED5D02"/>
    <w:rsid w:val="00ED67D3"/>
    <w:rsid w:val="00ED752F"/>
    <w:rsid w:val="00EE128A"/>
    <w:rsid w:val="00EE3FF4"/>
    <w:rsid w:val="00EE4F98"/>
    <w:rsid w:val="00EE6FA1"/>
    <w:rsid w:val="00EF175F"/>
    <w:rsid w:val="00EF1EA7"/>
    <w:rsid w:val="00EF2EA4"/>
    <w:rsid w:val="00EF4D84"/>
    <w:rsid w:val="00EF58D2"/>
    <w:rsid w:val="00EF5C48"/>
    <w:rsid w:val="00EF6C9F"/>
    <w:rsid w:val="00EF78EA"/>
    <w:rsid w:val="00F007C6"/>
    <w:rsid w:val="00F02251"/>
    <w:rsid w:val="00F04573"/>
    <w:rsid w:val="00F04889"/>
    <w:rsid w:val="00F05210"/>
    <w:rsid w:val="00F0560C"/>
    <w:rsid w:val="00F05EBA"/>
    <w:rsid w:val="00F06AFD"/>
    <w:rsid w:val="00F102D6"/>
    <w:rsid w:val="00F1055D"/>
    <w:rsid w:val="00F1161A"/>
    <w:rsid w:val="00F11E05"/>
    <w:rsid w:val="00F12404"/>
    <w:rsid w:val="00F1395C"/>
    <w:rsid w:val="00F1432F"/>
    <w:rsid w:val="00F16183"/>
    <w:rsid w:val="00F16365"/>
    <w:rsid w:val="00F172E0"/>
    <w:rsid w:val="00F23222"/>
    <w:rsid w:val="00F2519F"/>
    <w:rsid w:val="00F2708B"/>
    <w:rsid w:val="00F32416"/>
    <w:rsid w:val="00F34755"/>
    <w:rsid w:val="00F359B8"/>
    <w:rsid w:val="00F412F0"/>
    <w:rsid w:val="00F41DE4"/>
    <w:rsid w:val="00F41FCE"/>
    <w:rsid w:val="00F4230A"/>
    <w:rsid w:val="00F43A64"/>
    <w:rsid w:val="00F43F8F"/>
    <w:rsid w:val="00F45CFB"/>
    <w:rsid w:val="00F45E40"/>
    <w:rsid w:val="00F504A6"/>
    <w:rsid w:val="00F510D1"/>
    <w:rsid w:val="00F53553"/>
    <w:rsid w:val="00F548EB"/>
    <w:rsid w:val="00F54A0F"/>
    <w:rsid w:val="00F562C1"/>
    <w:rsid w:val="00F575B2"/>
    <w:rsid w:val="00F57E7A"/>
    <w:rsid w:val="00F6228D"/>
    <w:rsid w:val="00F630D4"/>
    <w:rsid w:val="00F637C7"/>
    <w:rsid w:val="00F64CFA"/>
    <w:rsid w:val="00F65050"/>
    <w:rsid w:val="00F6523F"/>
    <w:rsid w:val="00F658D9"/>
    <w:rsid w:val="00F65DBA"/>
    <w:rsid w:val="00F70D47"/>
    <w:rsid w:val="00F7215C"/>
    <w:rsid w:val="00F726AD"/>
    <w:rsid w:val="00F72CE0"/>
    <w:rsid w:val="00F7324E"/>
    <w:rsid w:val="00F7427F"/>
    <w:rsid w:val="00F7570F"/>
    <w:rsid w:val="00F777C5"/>
    <w:rsid w:val="00F8007F"/>
    <w:rsid w:val="00F82085"/>
    <w:rsid w:val="00F82A62"/>
    <w:rsid w:val="00F82B99"/>
    <w:rsid w:val="00F83F14"/>
    <w:rsid w:val="00F84F69"/>
    <w:rsid w:val="00F86603"/>
    <w:rsid w:val="00F87A36"/>
    <w:rsid w:val="00F91C89"/>
    <w:rsid w:val="00F9434F"/>
    <w:rsid w:val="00F94478"/>
    <w:rsid w:val="00F9686E"/>
    <w:rsid w:val="00FA34BF"/>
    <w:rsid w:val="00FA3DE4"/>
    <w:rsid w:val="00FA440B"/>
    <w:rsid w:val="00FA4AE4"/>
    <w:rsid w:val="00FA6F9F"/>
    <w:rsid w:val="00FA78E3"/>
    <w:rsid w:val="00FB1276"/>
    <w:rsid w:val="00FB3713"/>
    <w:rsid w:val="00FB3D68"/>
    <w:rsid w:val="00FB57D1"/>
    <w:rsid w:val="00FB638B"/>
    <w:rsid w:val="00FB643D"/>
    <w:rsid w:val="00FB7241"/>
    <w:rsid w:val="00FB7388"/>
    <w:rsid w:val="00FC7BF1"/>
    <w:rsid w:val="00FD1631"/>
    <w:rsid w:val="00FD2134"/>
    <w:rsid w:val="00FD44E5"/>
    <w:rsid w:val="00FD469F"/>
    <w:rsid w:val="00FD4F23"/>
    <w:rsid w:val="00FD5FBA"/>
    <w:rsid w:val="00FD6037"/>
    <w:rsid w:val="00FD6486"/>
    <w:rsid w:val="00FE1D3D"/>
    <w:rsid w:val="00FE280C"/>
    <w:rsid w:val="00FE2B9D"/>
    <w:rsid w:val="00FE4417"/>
    <w:rsid w:val="00FE6BEF"/>
    <w:rsid w:val="00FE71EF"/>
    <w:rsid w:val="00FE7B29"/>
    <w:rsid w:val="00FF2794"/>
    <w:rsid w:val="00FF2C67"/>
    <w:rsid w:val="00FF389F"/>
    <w:rsid w:val="00FF4226"/>
    <w:rsid w:val="00FF6511"/>
    <w:rsid w:val="00FF68A9"/>
    <w:rsid w:val="00FF7007"/>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75A3B1"/>
  <w15:docId w15:val="{7E75EBB3-0600-423B-AC49-24E7420D9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s-ES_tradnl" w:eastAsia="es-ES_tradnl"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D780C"/>
    <w:rPr>
      <w:sz w:val="24"/>
      <w:szCs w:val="24"/>
      <w:lang w:val="es-ES" w:eastAsia="zh-TW"/>
    </w:rPr>
  </w:style>
  <w:style w:type="paragraph" w:styleId="Ttulo1">
    <w:name w:val="heading 1"/>
    <w:basedOn w:val="Normal"/>
    <w:next w:val="Normal"/>
    <w:link w:val="Ttulo1Car"/>
    <w:qFormat/>
    <w:rsid w:val="004868D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link w:val="Ttulo2Car"/>
    <w:uiPriority w:val="9"/>
    <w:qFormat/>
    <w:rsid w:val="00022CB0"/>
    <w:pPr>
      <w:spacing w:before="100" w:beforeAutospacing="1" w:after="100" w:afterAutospacing="1"/>
      <w:outlineLvl w:val="1"/>
    </w:pPr>
    <w:rPr>
      <w:rFonts w:eastAsia="Times New Roman"/>
      <w:b/>
      <w:bCs/>
      <w:sz w:val="36"/>
      <w:szCs w:val="36"/>
      <w:lang w:val="es-CO" w:eastAsia="es-CO"/>
    </w:rPr>
  </w:style>
  <w:style w:type="paragraph" w:styleId="Ttulo3">
    <w:name w:val="heading 3"/>
    <w:basedOn w:val="Normal"/>
    <w:next w:val="Normal"/>
    <w:link w:val="Ttulo3Car"/>
    <w:unhideWhenUsed/>
    <w:qFormat/>
    <w:rsid w:val="00B30E25"/>
    <w:pPr>
      <w:keepNext/>
      <w:keepLines/>
      <w:spacing w:before="40"/>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260666"/>
    <w:pPr>
      <w:tabs>
        <w:tab w:val="center" w:pos="4252"/>
        <w:tab w:val="right" w:pos="8504"/>
      </w:tabs>
    </w:pPr>
  </w:style>
  <w:style w:type="paragraph" w:styleId="Piedepgina">
    <w:name w:val="footer"/>
    <w:basedOn w:val="Normal"/>
    <w:link w:val="PiedepginaCar"/>
    <w:uiPriority w:val="99"/>
    <w:rsid w:val="00260666"/>
    <w:pPr>
      <w:tabs>
        <w:tab w:val="center" w:pos="4252"/>
        <w:tab w:val="right" w:pos="8504"/>
      </w:tabs>
    </w:pPr>
  </w:style>
  <w:style w:type="paragraph" w:customStyle="1" w:styleId="Char">
    <w:name w:val="Char"/>
    <w:basedOn w:val="Normal"/>
    <w:locked/>
    <w:rsid w:val="00260666"/>
    <w:pPr>
      <w:spacing w:after="160" w:line="240" w:lineRule="exact"/>
    </w:pPr>
    <w:rPr>
      <w:rFonts w:ascii="Verdana" w:eastAsia="Times New Roman" w:hAnsi="Verdana"/>
      <w:sz w:val="20"/>
      <w:szCs w:val="20"/>
      <w:lang w:eastAsia="en-US"/>
    </w:rPr>
  </w:style>
  <w:style w:type="character" w:styleId="Hipervnculo">
    <w:name w:val="Hyperlink"/>
    <w:basedOn w:val="Fuentedeprrafopredeter"/>
    <w:rsid w:val="00260666"/>
    <w:rPr>
      <w:color w:val="0000FF"/>
      <w:u w:val="single"/>
    </w:rPr>
  </w:style>
  <w:style w:type="paragraph" w:customStyle="1" w:styleId="western">
    <w:name w:val="western"/>
    <w:basedOn w:val="Normal"/>
    <w:rsid w:val="007778F0"/>
    <w:rPr>
      <w:rFonts w:eastAsia="Times New Roman"/>
      <w:lang w:val="es-CO" w:eastAsia="es-CO"/>
    </w:rPr>
  </w:style>
  <w:style w:type="paragraph" w:styleId="Textodeglobo">
    <w:name w:val="Balloon Text"/>
    <w:basedOn w:val="Normal"/>
    <w:link w:val="TextodegloboCar"/>
    <w:rsid w:val="00110C56"/>
    <w:rPr>
      <w:rFonts w:ascii="Tahoma" w:hAnsi="Tahoma" w:cs="Tahoma"/>
      <w:sz w:val="16"/>
      <w:szCs w:val="16"/>
    </w:rPr>
  </w:style>
  <w:style w:type="character" w:customStyle="1" w:styleId="TextodegloboCar">
    <w:name w:val="Texto de globo Car"/>
    <w:basedOn w:val="Fuentedeprrafopredeter"/>
    <w:link w:val="Textodeglobo"/>
    <w:rsid w:val="00110C56"/>
    <w:rPr>
      <w:rFonts w:ascii="Tahoma" w:hAnsi="Tahoma" w:cs="Tahoma"/>
      <w:sz w:val="16"/>
      <w:szCs w:val="16"/>
      <w:lang w:val="es-ES" w:eastAsia="zh-TW"/>
    </w:rPr>
  </w:style>
  <w:style w:type="paragraph" w:styleId="Sinespaciado">
    <w:name w:val="No Spacing"/>
    <w:uiPriority w:val="1"/>
    <w:qFormat/>
    <w:rsid w:val="00964287"/>
    <w:rPr>
      <w:rFonts w:asciiTheme="minorHAnsi" w:eastAsiaTheme="minorHAnsi" w:hAnsiTheme="minorHAnsi" w:cstheme="minorBidi"/>
      <w:sz w:val="22"/>
      <w:szCs w:val="22"/>
      <w:lang w:eastAsia="en-US"/>
    </w:rPr>
  </w:style>
  <w:style w:type="paragraph" w:styleId="Prrafodelista">
    <w:name w:val="List Paragraph"/>
    <w:basedOn w:val="Normal"/>
    <w:uiPriority w:val="34"/>
    <w:qFormat/>
    <w:rsid w:val="00964287"/>
    <w:pPr>
      <w:spacing w:after="200" w:line="276" w:lineRule="auto"/>
      <w:ind w:left="720"/>
      <w:contextualSpacing/>
    </w:pPr>
    <w:rPr>
      <w:rFonts w:asciiTheme="minorHAnsi" w:eastAsiaTheme="minorHAnsi" w:hAnsiTheme="minorHAnsi" w:cstheme="minorBidi"/>
      <w:sz w:val="22"/>
      <w:szCs w:val="22"/>
      <w:lang w:val="es-ES_tradnl" w:eastAsia="en-US"/>
    </w:rPr>
  </w:style>
  <w:style w:type="table" w:styleId="Tablaconcuadrcula">
    <w:name w:val="Table Grid"/>
    <w:basedOn w:val="Tablanormal"/>
    <w:uiPriority w:val="39"/>
    <w:rsid w:val="00964287"/>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Encabezadodemensaje">
    <w:name w:val="Message Header"/>
    <w:basedOn w:val="Textoindependiente"/>
    <w:link w:val="EncabezadodemensajeCar"/>
    <w:rsid w:val="00964287"/>
    <w:pPr>
      <w:keepLines/>
      <w:spacing w:line="240" w:lineRule="atLeast"/>
      <w:ind w:left="1080" w:hanging="1080"/>
    </w:pPr>
    <w:rPr>
      <w:rFonts w:ascii="Garamond" w:eastAsia="Times New Roman" w:hAnsi="Garamond"/>
      <w:caps/>
      <w:sz w:val="18"/>
      <w:szCs w:val="20"/>
      <w:lang w:eastAsia="es-ES"/>
    </w:rPr>
  </w:style>
  <w:style w:type="character" w:customStyle="1" w:styleId="EncabezadodemensajeCar">
    <w:name w:val="Encabezado de mensaje Car"/>
    <w:basedOn w:val="Fuentedeprrafopredeter"/>
    <w:link w:val="Encabezadodemensaje"/>
    <w:rsid w:val="00964287"/>
    <w:rPr>
      <w:rFonts w:ascii="Garamond" w:eastAsia="Times New Roman" w:hAnsi="Garamond"/>
      <w:caps/>
      <w:sz w:val="18"/>
      <w:lang w:val="es-ES" w:eastAsia="es-ES"/>
    </w:rPr>
  </w:style>
  <w:style w:type="paragraph" w:customStyle="1" w:styleId="Encabezadodemensaje-primera">
    <w:name w:val="Encabezado de mensaje - primera"/>
    <w:basedOn w:val="Encabezadodemensaje"/>
    <w:next w:val="Encabezadodemensaje"/>
    <w:rsid w:val="00964287"/>
    <w:pPr>
      <w:tabs>
        <w:tab w:val="left" w:pos="27814"/>
      </w:tabs>
      <w:spacing w:before="360"/>
    </w:pPr>
  </w:style>
  <w:style w:type="character" w:customStyle="1" w:styleId="Rtulodeencabezadodemensaje">
    <w:name w:val="Rótulo de encabezado de mensaje"/>
    <w:rsid w:val="00964287"/>
    <w:rPr>
      <w:b/>
      <w:sz w:val="18"/>
    </w:rPr>
  </w:style>
  <w:style w:type="paragraph" w:customStyle="1" w:styleId="Ttulodeldocumento">
    <w:name w:val="Título del documento"/>
    <w:next w:val="Normal"/>
    <w:rsid w:val="00964287"/>
    <w:pPr>
      <w:pBdr>
        <w:top w:val="double" w:sz="6" w:space="8" w:color="808080"/>
        <w:bottom w:val="double" w:sz="6" w:space="8" w:color="808080"/>
      </w:pBdr>
      <w:spacing w:after="40" w:line="240" w:lineRule="atLeast"/>
      <w:jc w:val="center"/>
    </w:pPr>
    <w:rPr>
      <w:rFonts w:ascii="Garamond" w:eastAsia="Times New Roman" w:hAnsi="Garamond"/>
      <w:b/>
      <w:caps/>
      <w:spacing w:val="20"/>
      <w:sz w:val="18"/>
      <w:lang w:val="es-ES" w:eastAsia="es-ES"/>
    </w:rPr>
  </w:style>
  <w:style w:type="paragraph" w:styleId="Textoindependiente3">
    <w:name w:val="Body Text 3"/>
    <w:basedOn w:val="Normal"/>
    <w:link w:val="Textoindependiente3Car"/>
    <w:rsid w:val="00964287"/>
    <w:pPr>
      <w:jc w:val="both"/>
    </w:pPr>
    <w:rPr>
      <w:rFonts w:ascii="Arial" w:eastAsia="Times New Roman" w:hAnsi="Arial"/>
      <w:sz w:val="28"/>
      <w:szCs w:val="20"/>
      <w:lang w:eastAsia="es-ES"/>
    </w:rPr>
  </w:style>
  <w:style w:type="character" w:customStyle="1" w:styleId="Textoindependiente3Car">
    <w:name w:val="Texto independiente 3 Car"/>
    <w:basedOn w:val="Fuentedeprrafopredeter"/>
    <w:link w:val="Textoindependiente3"/>
    <w:rsid w:val="00964287"/>
    <w:rPr>
      <w:rFonts w:ascii="Arial" w:eastAsia="Times New Roman" w:hAnsi="Arial"/>
      <w:sz w:val="28"/>
      <w:lang w:val="es-ES" w:eastAsia="es-ES"/>
    </w:rPr>
  </w:style>
  <w:style w:type="paragraph" w:styleId="Textoindependiente">
    <w:name w:val="Body Text"/>
    <w:basedOn w:val="Normal"/>
    <w:link w:val="TextoindependienteCar"/>
    <w:rsid w:val="00964287"/>
    <w:pPr>
      <w:spacing w:after="120"/>
    </w:pPr>
  </w:style>
  <w:style w:type="character" w:customStyle="1" w:styleId="TextoindependienteCar">
    <w:name w:val="Texto independiente Car"/>
    <w:basedOn w:val="Fuentedeprrafopredeter"/>
    <w:link w:val="Textoindependiente"/>
    <w:rsid w:val="00964287"/>
    <w:rPr>
      <w:sz w:val="24"/>
      <w:szCs w:val="24"/>
      <w:lang w:val="es-ES" w:eastAsia="zh-TW"/>
    </w:rPr>
  </w:style>
  <w:style w:type="paragraph" w:styleId="Lista">
    <w:name w:val="List"/>
    <w:basedOn w:val="Normal"/>
    <w:rsid w:val="001B1AA5"/>
    <w:pPr>
      <w:ind w:left="283" w:hanging="283"/>
    </w:pPr>
    <w:rPr>
      <w:rFonts w:ascii="Tahoma" w:eastAsia="Times New Roman" w:hAnsi="Tahoma"/>
      <w:sz w:val="22"/>
      <w:szCs w:val="20"/>
      <w:lang w:val="es-CO" w:eastAsia="es-ES"/>
    </w:rPr>
  </w:style>
  <w:style w:type="character" w:customStyle="1" w:styleId="Ttulo2Car">
    <w:name w:val="Título 2 Car"/>
    <w:basedOn w:val="Fuentedeprrafopredeter"/>
    <w:link w:val="Ttulo2"/>
    <w:uiPriority w:val="9"/>
    <w:rsid w:val="00022CB0"/>
    <w:rPr>
      <w:rFonts w:eastAsia="Times New Roman"/>
      <w:b/>
      <w:bCs/>
      <w:sz w:val="36"/>
      <w:szCs w:val="36"/>
      <w:lang w:val="es-CO" w:eastAsia="es-CO"/>
    </w:rPr>
  </w:style>
  <w:style w:type="character" w:customStyle="1" w:styleId="apple-converted-space">
    <w:name w:val="apple-converted-space"/>
    <w:basedOn w:val="Fuentedeprrafopredeter"/>
    <w:rsid w:val="00022CB0"/>
  </w:style>
  <w:style w:type="paragraph" w:styleId="NormalWeb">
    <w:name w:val="Normal (Web)"/>
    <w:basedOn w:val="Normal"/>
    <w:uiPriority w:val="99"/>
    <w:semiHidden/>
    <w:unhideWhenUsed/>
    <w:rsid w:val="00022CB0"/>
    <w:pPr>
      <w:spacing w:before="100" w:beforeAutospacing="1" w:after="100" w:afterAutospacing="1"/>
    </w:pPr>
    <w:rPr>
      <w:rFonts w:eastAsia="Times New Roman"/>
      <w:lang w:val="es-CO" w:eastAsia="es-CO"/>
    </w:rPr>
  </w:style>
  <w:style w:type="paragraph" w:customStyle="1" w:styleId="Default">
    <w:name w:val="Default"/>
    <w:rsid w:val="00690FAB"/>
    <w:pPr>
      <w:autoSpaceDE w:val="0"/>
      <w:autoSpaceDN w:val="0"/>
      <w:adjustRightInd w:val="0"/>
    </w:pPr>
    <w:rPr>
      <w:rFonts w:ascii="Arial" w:hAnsi="Arial" w:cs="Arial"/>
      <w:color w:val="000000"/>
      <w:sz w:val="24"/>
      <w:szCs w:val="24"/>
      <w:lang w:val="es-CO"/>
    </w:rPr>
  </w:style>
  <w:style w:type="character" w:styleId="Refdecomentario">
    <w:name w:val="annotation reference"/>
    <w:basedOn w:val="Fuentedeprrafopredeter"/>
    <w:semiHidden/>
    <w:unhideWhenUsed/>
    <w:rsid w:val="0055569D"/>
    <w:rPr>
      <w:sz w:val="16"/>
      <w:szCs w:val="16"/>
    </w:rPr>
  </w:style>
  <w:style w:type="paragraph" w:styleId="Textocomentario">
    <w:name w:val="annotation text"/>
    <w:basedOn w:val="Normal"/>
    <w:link w:val="TextocomentarioCar"/>
    <w:semiHidden/>
    <w:unhideWhenUsed/>
    <w:rsid w:val="0055569D"/>
    <w:rPr>
      <w:sz w:val="20"/>
      <w:szCs w:val="20"/>
    </w:rPr>
  </w:style>
  <w:style w:type="character" w:customStyle="1" w:styleId="TextocomentarioCar">
    <w:name w:val="Texto comentario Car"/>
    <w:basedOn w:val="Fuentedeprrafopredeter"/>
    <w:link w:val="Textocomentario"/>
    <w:semiHidden/>
    <w:rsid w:val="0055569D"/>
    <w:rPr>
      <w:lang w:val="es-ES" w:eastAsia="zh-TW"/>
    </w:rPr>
  </w:style>
  <w:style w:type="paragraph" w:styleId="Asuntodelcomentario">
    <w:name w:val="annotation subject"/>
    <w:basedOn w:val="Textocomentario"/>
    <w:next w:val="Textocomentario"/>
    <w:link w:val="AsuntodelcomentarioCar"/>
    <w:semiHidden/>
    <w:unhideWhenUsed/>
    <w:rsid w:val="0055569D"/>
    <w:rPr>
      <w:b/>
      <w:bCs/>
    </w:rPr>
  </w:style>
  <w:style w:type="character" w:customStyle="1" w:styleId="AsuntodelcomentarioCar">
    <w:name w:val="Asunto del comentario Car"/>
    <w:basedOn w:val="TextocomentarioCar"/>
    <w:link w:val="Asuntodelcomentario"/>
    <w:semiHidden/>
    <w:rsid w:val="0055569D"/>
    <w:rPr>
      <w:b/>
      <w:bCs/>
      <w:lang w:val="es-ES" w:eastAsia="zh-TW"/>
    </w:rPr>
  </w:style>
  <w:style w:type="table" w:customStyle="1" w:styleId="TableGrid">
    <w:name w:val="TableGrid"/>
    <w:rsid w:val="004A3AB1"/>
    <w:rPr>
      <w:rFonts w:ascii="Calibri" w:eastAsia="Times New Roman" w:hAnsi="Calibri"/>
      <w:sz w:val="22"/>
      <w:szCs w:val="22"/>
      <w:lang w:val="es-CO" w:eastAsia="es-CO"/>
    </w:rPr>
    <w:tblPr>
      <w:tblCellMar>
        <w:top w:w="0" w:type="dxa"/>
        <w:left w:w="0" w:type="dxa"/>
        <w:bottom w:w="0" w:type="dxa"/>
        <w:right w:w="0" w:type="dxa"/>
      </w:tblCellMar>
    </w:tblPr>
  </w:style>
  <w:style w:type="table" w:styleId="Tablaconcuadrcula4-nfasis1">
    <w:name w:val="Grid Table 4 Accent 1"/>
    <w:basedOn w:val="Tablanormal"/>
    <w:uiPriority w:val="49"/>
    <w:rsid w:val="004A3AB1"/>
    <w:rPr>
      <w:rFonts w:asciiTheme="minorHAnsi" w:eastAsiaTheme="minorHAnsi" w:hAnsiTheme="minorHAnsi" w:cstheme="minorBidi"/>
      <w:sz w:val="22"/>
      <w:szCs w:val="22"/>
      <w:lang w:val="es-CO"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encinsinresolver1">
    <w:name w:val="Mención sin resolver1"/>
    <w:basedOn w:val="Fuentedeprrafopredeter"/>
    <w:uiPriority w:val="99"/>
    <w:semiHidden/>
    <w:unhideWhenUsed/>
    <w:rsid w:val="00500AD0"/>
    <w:rPr>
      <w:color w:val="605E5C"/>
      <w:shd w:val="clear" w:color="auto" w:fill="E1DFDD"/>
    </w:rPr>
  </w:style>
  <w:style w:type="character" w:customStyle="1" w:styleId="PiedepginaCar">
    <w:name w:val="Pie de página Car"/>
    <w:basedOn w:val="Fuentedeprrafopredeter"/>
    <w:link w:val="Piedepgina"/>
    <w:uiPriority w:val="99"/>
    <w:rsid w:val="00F548EB"/>
    <w:rPr>
      <w:sz w:val="24"/>
      <w:szCs w:val="24"/>
      <w:lang w:val="es-ES" w:eastAsia="zh-TW"/>
    </w:rPr>
  </w:style>
  <w:style w:type="character" w:customStyle="1" w:styleId="Ttulo3Car">
    <w:name w:val="Título 3 Car"/>
    <w:basedOn w:val="Fuentedeprrafopredeter"/>
    <w:link w:val="Ttulo3"/>
    <w:rsid w:val="00B30E25"/>
    <w:rPr>
      <w:rFonts w:asciiTheme="majorHAnsi" w:eastAsiaTheme="majorEastAsia" w:hAnsiTheme="majorHAnsi" w:cstheme="majorBidi"/>
      <w:color w:val="243F60" w:themeColor="accent1" w:themeShade="7F"/>
      <w:sz w:val="24"/>
      <w:szCs w:val="24"/>
      <w:lang w:val="es-ES" w:eastAsia="zh-TW"/>
    </w:rPr>
  </w:style>
  <w:style w:type="paragraph" w:customStyle="1" w:styleId="ADYNATabla">
    <w:name w:val="ADYNA_Tabla"/>
    <w:basedOn w:val="Normal"/>
    <w:rsid w:val="004868DB"/>
    <w:pPr>
      <w:jc w:val="both"/>
    </w:pPr>
    <w:rPr>
      <w:rFonts w:eastAsia="Times New Roman"/>
      <w:sz w:val="16"/>
      <w:szCs w:val="20"/>
      <w:lang w:val="en-US" w:eastAsia="es-ES"/>
    </w:rPr>
  </w:style>
  <w:style w:type="character" w:customStyle="1" w:styleId="Ttulo1Car">
    <w:name w:val="Título 1 Car"/>
    <w:basedOn w:val="Fuentedeprrafopredeter"/>
    <w:link w:val="Ttulo1"/>
    <w:rsid w:val="004868DB"/>
    <w:rPr>
      <w:rFonts w:asciiTheme="majorHAnsi" w:eastAsiaTheme="majorEastAsia" w:hAnsiTheme="majorHAnsi" w:cstheme="majorBidi"/>
      <w:color w:val="365F91" w:themeColor="accent1" w:themeShade="BF"/>
      <w:sz w:val="32"/>
      <w:szCs w:val="32"/>
      <w:lang w:val="es-ES" w:eastAsia="zh-TW"/>
    </w:rPr>
  </w:style>
  <w:style w:type="paragraph" w:styleId="TtuloTDC">
    <w:name w:val="TOC Heading"/>
    <w:basedOn w:val="Ttulo1"/>
    <w:next w:val="Normal"/>
    <w:uiPriority w:val="39"/>
    <w:unhideWhenUsed/>
    <w:qFormat/>
    <w:rsid w:val="004868DB"/>
    <w:pPr>
      <w:spacing w:line="259" w:lineRule="auto"/>
      <w:outlineLvl w:val="9"/>
    </w:pPr>
    <w:rPr>
      <w:lang w:val="es-CO" w:eastAsia="es-CO"/>
    </w:rPr>
  </w:style>
  <w:style w:type="paragraph" w:customStyle="1" w:styleId="Bibliografa1">
    <w:name w:val="Bibliografía1"/>
    <w:basedOn w:val="Normal"/>
    <w:link w:val="BibliographyCar"/>
    <w:rsid w:val="004868DB"/>
    <w:pPr>
      <w:spacing w:before="240" w:line="480" w:lineRule="auto"/>
      <w:ind w:left="720" w:hanging="720"/>
      <w:jc w:val="both"/>
    </w:pPr>
    <w:rPr>
      <w:rFonts w:eastAsiaTheme="minorHAnsi"/>
      <w:sz w:val="22"/>
      <w:szCs w:val="22"/>
      <w:lang w:val="es-CO" w:eastAsia="en-US"/>
    </w:rPr>
  </w:style>
  <w:style w:type="character" w:customStyle="1" w:styleId="BibliographyCar">
    <w:name w:val="Bibliography Car"/>
    <w:basedOn w:val="Fuentedeprrafopredeter"/>
    <w:link w:val="Bibliografa1"/>
    <w:rsid w:val="004868DB"/>
    <w:rPr>
      <w:rFonts w:eastAsiaTheme="minorHAnsi"/>
      <w:sz w:val="22"/>
      <w:szCs w:val="22"/>
      <w:lang w:val="es-C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1212">
      <w:bodyDiv w:val="1"/>
      <w:marLeft w:val="0"/>
      <w:marRight w:val="0"/>
      <w:marTop w:val="0"/>
      <w:marBottom w:val="0"/>
      <w:divBdr>
        <w:top w:val="none" w:sz="0" w:space="0" w:color="auto"/>
        <w:left w:val="none" w:sz="0" w:space="0" w:color="auto"/>
        <w:bottom w:val="none" w:sz="0" w:space="0" w:color="auto"/>
        <w:right w:val="none" w:sz="0" w:space="0" w:color="auto"/>
      </w:divBdr>
    </w:div>
    <w:div w:id="8531848">
      <w:bodyDiv w:val="1"/>
      <w:marLeft w:val="0"/>
      <w:marRight w:val="0"/>
      <w:marTop w:val="0"/>
      <w:marBottom w:val="0"/>
      <w:divBdr>
        <w:top w:val="none" w:sz="0" w:space="0" w:color="auto"/>
        <w:left w:val="none" w:sz="0" w:space="0" w:color="auto"/>
        <w:bottom w:val="none" w:sz="0" w:space="0" w:color="auto"/>
        <w:right w:val="none" w:sz="0" w:space="0" w:color="auto"/>
      </w:divBdr>
    </w:div>
    <w:div w:id="23286467">
      <w:bodyDiv w:val="1"/>
      <w:marLeft w:val="0"/>
      <w:marRight w:val="0"/>
      <w:marTop w:val="0"/>
      <w:marBottom w:val="0"/>
      <w:divBdr>
        <w:top w:val="none" w:sz="0" w:space="0" w:color="auto"/>
        <w:left w:val="none" w:sz="0" w:space="0" w:color="auto"/>
        <w:bottom w:val="none" w:sz="0" w:space="0" w:color="auto"/>
        <w:right w:val="none" w:sz="0" w:space="0" w:color="auto"/>
      </w:divBdr>
    </w:div>
    <w:div w:id="84612390">
      <w:bodyDiv w:val="1"/>
      <w:marLeft w:val="0"/>
      <w:marRight w:val="0"/>
      <w:marTop w:val="0"/>
      <w:marBottom w:val="0"/>
      <w:divBdr>
        <w:top w:val="none" w:sz="0" w:space="0" w:color="auto"/>
        <w:left w:val="none" w:sz="0" w:space="0" w:color="auto"/>
        <w:bottom w:val="none" w:sz="0" w:space="0" w:color="auto"/>
        <w:right w:val="none" w:sz="0" w:space="0" w:color="auto"/>
      </w:divBdr>
    </w:div>
    <w:div w:id="98843714">
      <w:bodyDiv w:val="1"/>
      <w:marLeft w:val="0"/>
      <w:marRight w:val="0"/>
      <w:marTop w:val="0"/>
      <w:marBottom w:val="0"/>
      <w:divBdr>
        <w:top w:val="none" w:sz="0" w:space="0" w:color="auto"/>
        <w:left w:val="none" w:sz="0" w:space="0" w:color="auto"/>
        <w:bottom w:val="none" w:sz="0" w:space="0" w:color="auto"/>
        <w:right w:val="none" w:sz="0" w:space="0" w:color="auto"/>
      </w:divBdr>
    </w:div>
    <w:div w:id="177814069">
      <w:bodyDiv w:val="1"/>
      <w:marLeft w:val="0"/>
      <w:marRight w:val="0"/>
      <w:marTop w:val="0"/>
      <w:marBottom w:val="0"/>
      <w:divBdr>
        <w:top w:val="none" w:sz="0" w:space="0" w:color="auto"/>
        <w:left w:val="none" w:sz="0" w:space="0" w:color="auto"/>
        <w:bottom w:val="none" w:sz="0" w:space="0" w:color="auto"/>
        <w:right w:val="none" w:sz="0" w:space="0" w:color="auto"/>
      </w:divBdr>
    </w:div>
    <w:div w:id="237131517">
      <w:bodyDiv w:val="1"/>
      <w:marLeft w:val="0"/>
      <w:marRight w:val="0"/>
      <w:marTop w:val="0"/>
      <w:marBottom w:val="0"/>
      <w:divBdr>
        <w:top w:val="none" w:sz="0" w:space="0" w:color="auto"/>
        <w:left w:val="none" w:sz="0" w:space="0" w:color="auto"/>
        <w:bottom w:val="none" w:sz="0" w:space="0" w:color="auto"/>
        <w:right w:val="none" w:sz="0" w:space="0" w:color="auto"/>
      </w:divBdr>
      <w:divsChild>
        <w:div w:id="1341203506">
          <w:marLeft w:val="300"/>
          <w:marRight w:val="300"/>
          <w:marTop w:val="0"/>
          <w:marBottom w:val="0"/>
          <w:divBdr>
            <w:top w:val="none" w:sz="0" w:space="0" w:color="auto"/>
            <w:left w:val="none" w:sz="0" w:space="0" w:color="auto"/>
            <w:bottom w:val="none" w:sz="0" w:space="0" w:color="auto"/>
            <w:right w:val="none" w:sz="0" w:space="0" w:color="auto"/>
          </w:divBdr>
        </w:div>
      </w:divsChild>
    </w:div>
    <w:div w:id="279529369">
      <w:bodyDiv w:val="1"/>
      <w:marLeft w:val="0"/>
      <w:marRight w:val="0"/>
      <w:marTop w:val="0"/>
      <w:marBottom w:val="0"/>
      <w:divBdr>
        <w:top w:val="none" w:sz="0" w:space="0" w:color="auto"/>
        <w:left w:val="none" w:sz="0" w:space="0" w:color="auto"/>
        <w:bottom w:val="none" w:sz="0" w:space="0" w:color="auto"/>
        <w:right w:val="none" w:sz="0" w:space="0" w:color="auto"/>
      </w:divBdr>
    </w:div>
    <w:div w:id="304089052">
      <w:bodyDiv w:val="1"/>
      <w:marLeft w:val="0"/>
      <w:marRight w:val="0"/>
      <w:marTop w:val="0"/>
      <w:marBottom w:val="0"/>
      <w:divBdr>
        <w:top w:val="none" w:sz="0" w:space="0" w:color="auto"/>
        <w:left w:val="none" w:sz="0" w:space="0" w:color="auto"/>
        <w:bottom w:val="none" w:sz="0" w:space="0" w:color="auto"/>
        <w:right w:val="none" w:sz="0" w:space="0" w:color="auto"/>
      </w:divBdr>
    </w:div>
    <w:div w:id="306865156">
      <w:bodyDiv w:val="1"/>
      <w:marLeft w:val="0"/>
      <w:marRight w:val="0"/>
      <w:marTop w:val="0"/>
      <w:marBottom w:val="0"/>
      <w:divBdr>
        <w:top w:val="none" w:sz="0" w:space="0" w:color="auto"/>
        <w:left w:val="none" w:sz="0" w:space="0" w:color="auto"/>
        <w:bottom w:val="none" w:sz="0" w:space="0" w:color="auto"/>
        <w:right w:val="none" w:sz="0" w:space="0" w:color="auto"/>
      </w:divBdr>
    </w:div>
    <w:div w:id="318844496">
      <w:bodyDiv w:val="1"/>
      <w:marLeft w:val="0"/>
      <w:marRight w:val="0"/>
      <w:marTop w:val="0"/>
      <w:marBottom w:val="0"/>
      <w:divBdr>
        <w:top w:val="none" w:sz="0" w:space="0" w:color="auto"/>
        <w:left w:val="none" w:sz="0" w:space="0" w:color="auto"/>
        <w:bottom w:val="none" w:sz="0" w:space="0" w:color="auto"/>
        <w:right w:val="none" w:sz="0" w:space="0" w:color="auto"/>
      </w:divBdr>
      <w:divsChild>
        <w:div w:id="1070885381">
          <w:marLeft w:val="0"/>
          <w:marRight w:val="0"/>
          <w:marTop w:val="0"/>
          <w:marBottom w:val="0"/>
          <w:divBdr>
            <w:top w:val="none" w:sz="0" w:space="0" w:color="auto"/>
            <w:left w:val="none" w:sz="0" w:space="0" w:color="auto"/>
            <w:bottom w:val="none" w:sz="0" w:space="0" w:color="auto"/>
            <w:right w:val="none" w:sz="0" w:space="0" w:color="auto"/>
          </w:divBdr>
        </w:div>
        <w:div w:id="1984114021">
          <w:marLeft w:val="0"/>
          <w:marRight w:val="0"/>
          <w:marTop w:val="0"/>
          <w:marBottom w:val="0"/>
          <w:divBdr>
            <w:top w:val="none" w:sz="0" w:space="0" w:color="auto"/>
            <w:left w:val="none" w:sz="0" w:space="0" w:color="auto"/>
            <w:bottom w:val="none" w:sz="0" w:space="0" w:color="auto"/>
            <w:right w:val="none" w:sz="0" w:space="0" w:color="auto"/>
          </w:divBdr>
        </w:div>
      </w:divsChild>
    </w:div>
    <w:div w:id="461077690">
      <w:bodyDiv w:val="1"/>
      <w:marLeft w:val="0"/>
      <w:marRight w:val="0"/>
      <w:marTop w:val="0"/>
      <w:marBottom w:val="0"/>
      <w:divBdr>
        <w:top w:val="none" w:sz="0" w:space="0" w:color="auto"/>
        <w:left w:val="none" w:sz="0" w:space="0" w:color="auto"/>
        <w:bottom w:val="none" w:sz="0" w:space="0" w:color="auto"/>
        <w:right w:val="none" w:sz="0" w:space="0" w:color="auto"/>
      </w:divBdr>
    </w:div>
    <w:div w:id="592275658">
      <w:bodyDiv w:val="1"/>
      <w:marLeft w:val="0"/>
      <w:marRight w:val="0"/>
      <w:marTop w:val="0"/>
      <w:marBottom w:val="0"/>
      <w:divBdr>
        <w:top w:val="none" w:sz="0" w:space="0" w:color="auto"/>
        <w:left w:val="none" w:sz="0" w:space="0" w:color="auto"/>
        <w:bottom w:val="none" w:sz="0" w:space="0" w:color="auto"/>
        <w:right w:val="none" w:sz="0" w:space="0" w:color="auto"/>
      </w:divBdr>
    </w:div>
    <w:div w:id="852913382">
      <w:bodyDiv w:val="1"/>
      <w:marLeft w:val="0"/>
      <w:marRight w:val="0"/>
      <w:marTop w:val="0"/>
      <w:marBottom w:val="0"/>
      <w:divBdr>
        <w:top w:val="none" w:sz="0" w:space="0" w:color="auto"/>
        <w:left w:val="none" w:sz="0" w:space="0" w:color="auto"/>
        <w:bottom w:val="none" w:sz="0" w:space="0" w:color="auto"/>
        <w:right w:val="none" w:sz="0" w:space="0" w:color="auto"/>
      </w:divBdr>
    </w:div>
    <w:div w:id="890772687">
      <w:bodyDiv w:val="1"/>
      <w:marLeft w:val="0"/>
      <w:marRight w:val="0"/>
      <w:marTop w:val="0"/>
      <w:marBottom w:val="0"/>
      <w:divBdr>
        <w:top w:val="none" w:sz="0" w:space="0" w:color="auto"/>
        <w:left w:val="none" w:sz="0" w:space="0" w:color="auto"/>
        <w:bottom w:val="none" w:sz="0" w:space="0" w:color="auto"/>
        <w:right w:val="none" w:sz="0" w:space="0" w:color="auto"/>
      </w:divBdr>
    </w:div>
    <w:div w:id="991182461">
      <w:bodyDiv w:val="1"/>
      <w:marLeft w:val="0"/>
      <w:marRight w:val="0"/>
      <w:marTop w:val="0"/>
      <w:marBottom w:val="0"/>
      <w:divBdr>
        <w:top w:val="none" w:sz="0" w:space="0" w:color="auto"/>
        <w:left w:val="none" w:sz="0" w:space="0" w:color="auto"/>
        <w:bottom w:val="none" w:sz="0" w:space="0" w:color="auto"/>
        <w:right w:val="none" w:sz="0" w:space="0" w:color="auto"/>
      </w:divBdr>
    </w:div>
    <w:div w:id="1079669460">
      <w:bodyDiv w:val="1"/>
      <w:marLeft w:val="0"/>
      <w:marRight w:val="0"/>
      <w:marTop w:val="0"/>
      <w:marBottom w:val="0"/>
      <w:divBdr>
        <w:top w:val="none" w:sz="0" w:space="0" w:color="auto"/>
        <w:left w:val="none" w:sz="0" w:space="0" w:color="auto"/>
        <w:bottom w:val="none" w:sz="0" w:space="0" w:color="auto"/>
        <w:right w:val="none" w:sz="0" w:space="0" w:color="auto"/>
      </w:divBdr>
    </w:div>
    <w:div w:id="1260869816">
      <w:bodyDiv w:val="1"/>
      <w:marLeft w:val="0"/>
      <w:marRight w:val="0"/>
      <w:marTop w:val="0"/>
      <w:marBottom w:val="0"/>
      <w:divBdr>
        <w:top w:val="none" w:sz="0" w:space="0" w:color="auto"/>
        <w:left w:val="none" w:sz="0" w:space="0" w:color="auto"/>
        <w:bottom w:val="none" w:sz="0" w:space="0" w:color="auto"/>
        <w:right w:val="none" w:sz="0" w:space="0" w:color="auto"/>
      </w:divBdr>
    </w:div>
    <w:div w:id="1437170816">
      <w:bodyDiv w:val="1"/>
      <w:marLeft w:val="0"/>
      <w:marRight w:val="0"/>
      <w:marTop w:val="0"/>
      <w:marBottom w:val="0"/>
      <w:divBdr>
        <w:top w:val="none" w:sz="0" w:space="0" w:color="auto"/>
        <w:left w:val="none" w:sz="0" w:space="0" w:color="auto"/>
        <w:bottom w:val="none" w:sz="0" w:space="0" w:color="auto"/>
        <w:right w:val="none" w:sz="0" w:space="0" w:color="auto"/>
      </w:divBdr>
    </w:div>
    <w:div w:id="1540390859">
      <w:bodyDiv w:val="1"/>
      <w:marLeft w:val="0"/>
      <w:marRight w:val="0"/>
      <w:marTop w:val="0"/>
      <w:marBottom w:val="0"/>
      <w:divBdr>
        <w:top w:val="none" w:sz="0" w:space="0" w:color="auto"/>
        <w:left w:val="none" w:sz="0" w:space="0" w:color="auto"/>
        <w:bottom w:val="none" w:sz="0" w:space="0" w:color="auto"/>
        <w:right w:val="none" w:sz="0" w:space="0" w:color="auto"/>
      </w:divBdr>
    </w:div>
    <w:div w:id="1546914757">
      <w:bodyDiv w:val="1"/>
      <w:marLeft w:val="0"/>
      <w:marRight w:val="0"/>
      <w:marTop w:val="0"/>
      <w:marBottom w:val="0"/>
      <w:divBdr>
        <w:top w:val="none" w:sz="0" w:space="0" w:color="auto"/>
        <w:left w:val="none" w:sz="0" w:space="0" w:color="auto"/>
        <w:bottom w:val="none" w:sz="0" w:space="0" w:color="auto"/>
        <w:right w:val="none" w:sz="0" w:space="0" w:color="auto"/>
      </w:divBdr>
    </w:div>
    <w:div w:id="1558778319">
      <w:bodyDiv w:val="1"/>
      <w:marLeft w:val="0"/>
      <w:marRight w:val="0"/>
      <w:marTop w:val="0"/>
      <w:marBottom w:val="0"/>
      <w:divBdr>
        <w:top w:val="none" w:sz="0" w:space="0" w:color="auto"/>
        <w:left w:val="none" w:sz="0" w:space="0" w:color="auto"/>
        <w:bottom w:val="none" w:sz="0" w:space="0" w:color="auto"/>
        <w:right w:val="none" w:sz="0" w:space="0" w:color="auto"/>
      </w:divBdr>
    </w:div>
    <w:div w:id="1761684328">
      <w:bodyDiv w:val="1"/>
      <w:marLeft w:val="0"/>
      <w:marRight w:val="0"/>
      <w:marTop w:val="0"/>
      <w:marBottom w:val="0"/>
      <w:divBdr>
        <w:top w:val="none" w:sz="0" w:space="0" w:color="auto"/>
        <w:left w:val="none" w:sz="0" w:space="0" w:color="auto"/>
        <w:bottom w:val="none" w:sz="0" w:space="0" w:color="auto"/>
        <w:right w:val="none" w:sz="0" w:space="0" w:color="auto"/>
      </w:divBdr>
    </w:div>
    <w:div w:id="2014261667">
      <w:bodyDiv w:val="1"/>
      <w:marLeft w:val="0"/>
      <w:marRight w:val="0"/>
      <w:marTop w:val="0"/>
      <w:marBottom w:val="0"/>
      <w:divBdr>
        <w:top w:val="none" w:sz="0" w:space="0" w:color="auto"/>
        <w:left w:val="none" w:sz="0" w:space="0" w:color="auto"/>
        <w:bottom w:val="none" w:sz="0" w:space="0" w:color="auto"/>
        <w:right w:val="none" w:sz="0" w:space="0" w:color="auto"/>
      </w:divBdr>
    </w:div>
    <w:div w:id="2055884013">
      <w:bodyDiv w:val="1"/>
      <w:marLeft w:val="0"/>
      <w:marRight w:val="0"/>
      <w:marTop w:val="0"/>
      <w:marBottom w:val="0"/>
      <w:divBdr>
        <w:top w:val="none" w:sz="0" w:space="0" w:color="auto"/>
        <w:left w:val="none" w:sz="0" w:space="0" w:color="auto"/>
        <w:bottom w:val="none" w:sz="0" w:space="0" w:color="auto"/>
        <w:right w:val="none" w:sz="0" w:space="0" w:color="auto"/>
      </w:divBdr>
    </w:div>
    <w:div w:id="2092778760">
      <w:bodyDiv w:val="1"/>
      <w:marLeft w:val="0"/>
      <w:marRight w:val="0"/>
      <w:marTop w:val="0"/>
      <w:marBottom w:val="0"/>
      <w:divBdr>
        <w:top w:val="none" w:sz="0" w:space="0" w:color="auto"/>
        <w:left w:val="none" w:sz="0" w:space="0" w:color="auto"/>
        <w:bottom w:val="none" w:sz="0" w:space="0" w:color="auto"/>
        <w:right w:val="none" w:sz="0" w:space="0" w:color="auto"/>
      </w:divBdr>
    </w:div>
    <w:div w:id="2093773896">
      <w:bodyDiv w:val="1"/>
      <w:marLeft w:val="0"/>
      <w:marRight w:val="0"/>
      <w:marTop w:val="0"/>
      <w:marBottom w:val="0"/>
      <w:divBdr>
        <w:top w:val="none" w:sz="0" w:space="0" w:color="auto"/>
        <w:left w:val="none" w:sz="0" w:space="0" w:color="auto"/>
        <w:bottom w:val="none" w:sz="0" w:space="0" w:color="auto"/>
        <w:right w:val="none" w:sz="0" w:space="0" w:color="auto"/>
      </w:divBdr>
    </w:div>
    <w:div w:id="2113477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DDE46-0616-4A6B-A0B4-933C1FDC8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960</Words>
  <Characters>5286</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Bucaramanga, Abril 1  de 2009</vt:lpstr>
    </vt:vector>
  </TitlesOfParts>
  <Company>udi</Company>
  <LinksUpToDate>false</LinksUpToDate>
  <CharactersWithSpaces>6234</CharactersWithSpaces>
  <SharedDoc>false</SharedDoc>
  <HLinks>
    <vt:vector size="6" baseType="variant">
      <vt:variant>
        <vt:i4>7012415</vt:i4>
      </vt:variant>
      <vt:variant>
        <vt:i4>0</vt:i4>
      </vt:variant>
      <vt:variant>
        <vt:i4>0</vt:i4>
      </vt:variant>
      <vt:variant>
        <vt:i4>5</vt:i4>
      </vt:variant>
      <vt:variant>
        <vt:lpwstr>http://www.udi.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caramanga, Abril 1  de 2009</dc:title>
  <dc:subject/>
  <dc:creator>PROFE3</dc:creator>
  <cp:keywords/>
  <dc:description/>
  <cp:lastModifiedBy>INVESTIGACIONES</cp:lastModifiedBy>
  <cp:revision>3</cp:revision>
  <cp:lastPrinted>2023-05-02T18:58:00Z</cp:lastPrinted>
  <dcterms:created xsi:type="dcterms:W3CDTF">2023-05-19T21:25:00Z</dcterms:created>
  <dcterms:modified xsi:type="dcterms:W3CDTF">2023-05-25T16:34:00Z</dcterms:modified>
</cp:coreProperties>
</file>